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Pr="00296687" w:rsidRDefault="00850895">
      <w:pPr>
        <w:pStyle w:val="Subtitlefrontpage"/>
        <w:rPr>
          <w:lang w:val="en-US"/>
        </w:rPr>
      </w:pPr>
      <w:r w:rsidRPr="00296687">
        <w:rPr>
          <w:lang w:val="en-US"/>
        </w:rPr>
        <w:t xml:space="preserve">Olivia Imner </w:t>
      </w:r>
    </w:p>
    <w:p w14:paraId="7181EB32" w14:textId="22E45586" w:rsidR="00D45847" w:rsidRPr="00296687" w:rsidRDefault="00227C8F">
      <w:pPr>
        <w:rPr>
          <w:rFonts w:ascii="Verdana" w:hAnsi="Verdana"/>
          <w:color w:val="17365D" w:themeColor="text2" w:themeShade="BF"/>
          <w:sz w:val="28"/>
          <w:lang w:val="en-US"/>
        </w:rPr>
      </w:pP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3C992C28">
            <wp:simplePos x="0" y="0"/>
            <wp:positionH relativeFrom="margin">
              <wp:align>right</wp:align>
            </wp:positionH>
            <wp:positionV relativeFrom="margin">
              <wp:posOffset>7527290</wp:posOffset>
            </wp:positionV>
            <wp:extent cx="1724025" cy="1352550"/>
            <wp:effectExtent l="0" t="0" r="3175"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rsidR="00850895">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B1C973">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DC7A1D" w:rsidRDefault="00DC7A1D">
                            <w:pPr>
                              <w:pStyle w:val="Frontpagetext"/>
                              <w:rPr>
                                <w:sz w:val="28"/>
                                <w:szCs w:val="28"/>
                              </w:rPr>
                            </w:pPr>
                            <w:r>
                              <w:rPr>
                                <w:sz w:val="28"/>
                                <w:szCs w:val="28"/>
                              </w:rPr>
                              <w:t xml:space="preserve">Institutionen för data- </w:t>
                            </w:r>
                            <w:r>
                              <w:rPr>
                                <w:sz w:val="28"/>
                                <w:szCs w:val="28"/>
                              </w:rPr>
                              <w:br/>
                              <w:t>och systemvetenskap</w:t>
                            </w:r>
                          </w:p>
                          <w:p w14:paraId="0DD0DA7D" w14:textId="77777777" w:rsidR="00DC7A1D" w:rsidRDefault="00DC7A1D">
                            <w:pPr>
                              <w:pStyle w:val="TextBox"/>
                            </w:pPr>
                            <w:r>
                              <w:t xml:space="preserve">Examensarbete 15 </w:t>
                            </w:r>
                            <w:proofErr w:type="spellStart"/>
                            <w:r>
                              <w:t>hp</w:t>
                            </w:r>
                            <w:proofErr w:type="spellEnd"/>
                          </w:p>
                          <w:p w14:paraId="205AAAC7" w14:textId="77777777" w:rsidR="004F746A" w:rsidRDefault="00DC7A1D">
                            <w:pPr>
                              <w:pStyle w:val="TextBox"/>
                            </w:pPr>
                            <w:r>
                              <w:t>Data- och systemvetenskap</w:t>
                            </w:r>
                          </w:p>
                          <w:p w14:paraId="51566511" w14:textId="406A7FB7" w:rsidR="004F746A" w:rsidRDefault="000212AE">
                            <w:pPr>
                              <w:pStyle w:val="Textruta"/>
                            </w:pPr>
                            <w:r>
                              <w:t>Data- och systemvetenskap III(30</w:t>
                            </w:r>
                            <w:r w:rsidR="004F746A">
                              <w:t xml:space="preserve"> </w:t>
                            </w:r>
                            <w:proofErr w:type="spellStart"/>
                            <w:r w:rsidR="004F746A">
                              <w:t>hp</w:t>
                            </w:r>
                            <w:proofErr w:type="spellEnd"/>
                            <w:r w:rsidR="004F746A">
                              <w:t xml:space="preserve">) </w:t>
                            </w:r>
                          </w:p>
                          <w:p w14:paraId="7A700FAB" w14:textId="05793D08" w:rsidR="00DC7A1D" w:rsidRDefault="00DC7A1D">
                            <w:pPr>
                              <w:pStyle w:val="Textruta"/>
                            </w:pPr>
                            <w:r>
                              <w:t>Höstterminen 2018</w:t>
                            </w:r>
                          </w:p>
                          <w:p w14:paraId="381612CD" w14:textId="77777777" w:rsidR="00DC7A1D" w:rsidRDefault="00DC7A1D">
                            <w:pPr>
                              <w:pStyle w:val="Textruta"/>
                            </w:pPr>
                            <w:r>
                              <w:t>Handledare: Robert Ramberg</w:t>
                            </w:r>
                          </w:p>
                          <w:p w14:paraId="41DC09BB" w14:textId="358B72E7" w:rsidR="00DC7A1D" w:rsidRDefault="00DC7A1D">
                            <w:pPr>
                              <w:pStyle w:val="Textruta"/>
                            </w:pPr>
                            <w:r>
                              <w:t>Granskare: Patrik Hernvall</w:t>
                            </w:r>
                          </w:p>
                          <w:p w14:paraId="316E1ACF" w14:textId="77777777" w:rsidR="00DC7A1D" w:rsidRPr="00EE4EEC" w:rsidRDefault="00DC7A1D">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DC7A1D" w:rsidRPr="00296687" w:rsidRDefault="00DC7A1D">
                            <w:pPr>
                              <w:pStyle w:val="TextBox"/>
                              <w:rPr>
                                <w:lang w:val="en-US"/>
                              </w:rPr>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DC7A1D" w:rsidRDefault="00DC7A1D">
                      <w:pPr>
                        <w:pStyle w:val="Frontpagetext"/>
                        <w:rPr>
                          <w:sz w:val="28"/>
                          <w:szCs w:val="28"/>
                        </w:rPr>
                      </w:pPr>
                      <w:r>
                        <w:rPr>
                          <w:sz w:val="28"/>
                          <w:szCs w:val="28"/>
                        </w:rPr>
                        <w:t xml:space="preserve">Institutionen för data- </w:t>
                      </w:r>
                      <w:r>
                        <w:rPr>
                          <w:sz w:val="28"/>
                          <w:szCs w:val="28"/>
                        </w:rPr>
                        <w:br/>
                        <w:t>och systemvetenskap</w:t>
                      </w:r>
                    </w:p>
                    <w:p w14:paraId="0DD0DA7D" w14:textId="77777777" w:rsidR="00DC7A1D" w:rsidRDefault="00DC7A1D">
                      <w:pPr>
                        <w:pStyle w:val="TextBox"/>
                      </w:pPr>
                      <w:r>
                        <w:t xml:space="preserve">Examensarbete 15 </w:t>
                      </w:r>
                      <w:proofErr w:type="spellStart"/>
                      <w:r>
                        <w:t>hp</w:t>
                      </w:r>
                      <w:proofErr w:type="spellEnd"/>
                    </w:p>
                    <w:p w14:paraId="205AAAC7" w14:textId="77777777" w:rsidR="004F746A" w:rsidRDefault="00DC7A1D">
                      <w:pPr>
                        <w:pStyle w:val="TextBox"/>
                      </w:pPr>
                      <w:r>
                        <w:t>Data- och systemvetenskap</w:t>
                      </w:r>
                    </w:p>
                    <w:p w14:paraId="51566511" w14:textId="406A7FB7" w:rsidR="004F746A" w:rsidRDefault="000212AE">
                      <w:pPr>
                        <w:pStyle w:val="Textruta"/>
                      </w:pPr>
                      <w:r>
                        <w:t>Data- och systemvetenskap III(30</w:t>
                      </w:r>
                      <w:r w:rsidR="004F746A">
                        <w:t xml:space="preserve"> </w:t>
                      </w:r>
                      <w:proofErr w:type="spellStart"/>
                      <w:r w:rsidR="004F746A">
                        <w:t>hp</w:t>
                      </w:r>
                      <w:proofErr w:type="spellEnd"/>
                      <w:r w:rsidR="004F746A">
                        <w:t xml:space="preserve">) </w:t>
                      </w:r>
                    </w:p>
                    <w:p w14:paraId="7A700FAB" w14:textId="05793D08" w:rsidR="00DC7A1D" w:rsidRDefault="00DC7A1D">
                      <w:pPr>
                        <w:pStyle w:val="Textruta"/>
                      </w:pPr>
                      <w:r>
                        <w:t>Höstterminen 2018</w:t>
                      </w:r>
                    </w:p>
                    <w:p w14:paraId="381612CD" w14:textId="77777777" w:rsidR="00DC7A1D" w:rsidRDefault="00DC7A1D">
                      <w:pPr>
                        <w:pStyle w:val="Textruta"/>
                      </w:pPr>
                      <w:r>
                        <w:t>Handledare: Robert Ramberg</w:t>
                      </w:r>
                    </w:p>
                    <w:p w14:paraId="41DC09BB" w14:textId="358B72E7" w:rsidR="00DC7A1D" w:rsidRDefault="00DC7A1D">
                      <w:pPr>
                        <w:pStyle w:val="Textruta"/>
                      </w:pPr>
                      <w:r>
                        <w:t>Granskare: Patrik Hernvall</w:t>
                      </w:r>
                    </w:p>
                    <w:p w14:paraId="316E1ACF" w14:textId="77777777" w:rsidR="00DC7A1D" w:rsidRPr="00EE4EEC" w:rsidRDefault="00DC7A1D">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DC7A1D" w:rsidRPr="00296687" w:rsidRDefault="00DC7A1D">
                      <w:pPr>
                        <w:pStyle w:val="TextBox"/>
                        <w:rPr>
                          <w:lang w:val="en-US"/>
                        </w:rPr>
                      </w:pPr>
                    </w:p>
                  </w:txbxContent>
                </v:textbox>
                <w10:wrap type="square" anchory="margin"/>
              </v:rect>
            </w:pict>
          </mc:Fallback>
        </mc:AlternateContent>
      </w:r>
      <w:r w:rsidR="00850895" w:rsidRPr="00296687">
        <w:rPr>
          <w:lang w:val="en-US"/>
        </w:rPr>
        <w:br w:type="page"/>
      </w:r>
      <w:bookmarkStart w:id="0" w:name="_GoBack"/>
      <w:bookmarkEnd w:id="0"/>
    </w:p>
    <w:p w14:paraId="19EFE0DD" w14:textId="79F248C0" w:rsidR="00227C8F" w:rsidRPr="00AC7EB3" w:rsidRDefault="00227C8F" w:rsidP="00227C8F">
      <w:pPr>
        <w:pStyle w:val="Normalwebb"/>
        <w:rPr>
          <w:i/>
          <w:sz w:val="22"/>
          <w:szCs w:val="22"/>
          <w:lang w:val="en-US"/>
        </w:rPr>
      </w:pPr>
      <w:r w:rsidRPr="00AC7EB3">
        <w:rPr>
          <w:i/>
          <w:sz w:val="22"/>
          <w:szCs w:val="22"/>
          <w:lang w:val="en-US"/>
        </w:rPr>
        <w:lastRenderedPageBreak/>
        <w:t xml:space="preserve">“It is that learning – whatever form it takes – changes who we are by changing our ability to </w:t>
      </w:r>
    </w:p>
    <w:p w14:paraId="3B6993B6" w14:textId="22922C4B" w:rsidR="00227C8F" w:rsidRPr="00227C8F" w:rsidRDefault="00227C8F" w:rsidP="00227C8F">
      <w:pPr>
        <w:pStyle w:val="Normalwebb"/>
        <w:rPr>
          <w:rFonts w:ascii="Arial" w:hAnsi="Arial" w:cs="Arial"/>
          <w:sz w:val="22"/>
          <w:szCs w:val="22"/>
          <w:lang w:val="en-US" w:eastAsia="en-US"/>
        </w:rPr>
      </w:pPr>
      <w:r w:rsidRPr="00AC7EB3">
        <w:rPr>
          <w:i/>
          <w:sz w:val="22"/>
          <w:szCs w:val="22"/>
          <w:lang w:val="en-US"/>
        </w:rPr>
        <w:t xml:space="preserve">participate, to belong, to negotiate meaning” </w:t>
      </w:r>
      <w:r w:rsidRPr="00BC101F">
        <w:rPr>
          <w:sz w:val="22"/>
          <w:szCs w:val="22"/>
          <w:lang w:val="en-US"/>
        </w:rPr>
        <w:t xml:space="preserve">- </w:t>
      </w:r>
      <w:r w:rsidRPr="00BC101F">
        <w:rPr>
          <w:sz w:val="22"/>
          <w:szCs w:val="22"/>
          <w:lang w:val="en-US" w:eastAsia="en-US"/>
        </w:rPr>
        <w:t>Etienne Wenger</w:t>
      </w:r>
      <w:r w:rsidRPr="00227C8F">
        <w:rPr>
          <w:rFonts w:ascii="Arial" w:hAnsi="Arial" w:cs="Arial"/>
          <w:sz w:val="22"/>
          <w:szCs w:val="22"/>
          <w:lang w:val="en-US" w:eastAsia="en-US"/>
        </w:rPr>
        <w:t xml:space="preserve"> </w:t>
      </w:r>
      <w:r>
        <w:rPr>
          <w:rFonts w:ascii="Arial" w:hAnsi="Arial" w:cs="Arial"/>
          <w:sz w:val="22"/>
          <w:szCs w:val="22"/>
          <w:lang w:val="en-US" w:eastAsia="en-US"/>
        </w:rPr>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463FEC7D" w:rsidR="00D45847" w:rsidRDefault="00041A1C">
      <w:pPr>
        <w:pStyle w:val="Brd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6A4D3DE7" w14:textId="77777777" w:rsidR="00D45847" w:rsidRPr="004E58AD" w:rsidRDefault="00850895">
      <w:pPr>
        <w:pStyle w:val="Tableofcontent"/>
        <w:rPr>
          <w:sz w:val="32"/>
          <w:szCs w:val="32"/>
        </w:rPr>
      </w:pPr>
      <w:r w:rsidRPr="004E58AD">
        <w:rPr>
          <w:sz w:val="32"/>
          <w:szCs w:val="32"/>
        </w:rPr>
        <w:lastRenderedPageBreak/>
        <w:t>Innehåll</w:t>
      </w:r>
    </w:p>
    <w:p w14:paraId="14A923C4" w14:textId="0AD78F2A" w:rsidR="00424655" w:rsidRDefault="00850895" w:rsidP="004F746A">
      <w:pPr>
        <w:pStyle w:val="Innehll1"/>
        <w:rPr>
          <w:rFonts w:eastAsiaTheme="minorEastAsia"/>
          <w:noProof/>
          <w:lang w:eastAsia="ja-JP"/>
        </w:rPr>
      </w:pPr>
      <w:r>
        <w:rPr>
          <w:rFonts w:ascii="Verdana" w:hAnsi="Verdana"/>
        </w:rPr>
        <w:fldChar w:fldCharType="begin"/>
      </w:r>
      <w:r>
        <w:instrText>TOC \z \o "1-3" \u \h</w:instrText>
      </w:r>
      <w:r>
        <w:rPr>
          <w:rFonts w:ascii="Verdana" w:hAnsi="Verdana"/>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DC7A1D">
        <w:rPr>
          <w:noProof/>
        </w:rPr>
        <w:t>6</w:t>
      </w:r>
      <w:r w:rsidR="00424655">
        <w:rPr>
          <w:noProof/>
        </w:rPr>
        <w:fldChar w:fldCharType="end"/>
      </w:r>
    </w:p>
    <w:p w14:paraId="37CDD6F1" w14:textId="1967E410" w:rsidR="00424655" w:rsidRDefault="00214F7B" w:rsidP="004F746A">
      <w:pPr>
        <w:pStyle w:val="Innehll1"/>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DC7A1D">
        <w:rPr>
          <w:noProof/>
        </w:rPr>
        <w:t>7</w:t>
      </w:r>
      <w:r w:rsidR="00424655">
        <w:rPr>
          <w:noProof/>
        </w:rPr>
        <w:fldChar w:fldCharType="end"/>
      </w:r>
    </w:p>
    <w:p w14:paraId="31CE9324" w14:textId="6E330CEF" w:rsidR="00424655" w:rsidRDefault="00214F7B" w:rsidP="004F746A">
      <w:pPr>
        <w:pStyle w:val="Innehll1"/>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DC7A1D">
        <w:rPr>
          <w:noProof/>
        </w:rPr>
        <w:t>11</w:t>
      </w:r>
      <w:r w:rsidR="00424655">
        <w:rPr>
          <w:noProof/>
        </w:rPr>
        <w:fldChar w:fldCharType="end"/>
      </w:r>
    </w:p>
    <w:p w14:paraId="54808950" w14:textId="78EEDDFD" w:rsidR="00424655" w:rsidRDefault="00214F7B" w:rsidP="004F746A">
      <w:pPr>
        <w:pStyle w:val="Innehll1"/>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DC7A1D">
        <w:rPr>
          <w:noProof/>
        </w:rPr>
        <w:t>14</w:t>
      </w:r>
      <w:r w:rsidR="00424655">
        <w:rPr>
          <w:noProof/>
        </w:rPr>
        <w:fldChar w:fldCharType="end"/>
      </w:r>
    </w:p>
    <w:p w14:paraId="6220960E" w14:textId="7EC73C1A" w:rsidR="00424655" w:rsidRDefault="00214F7B" w:rsidP="004F746A">
      <w:pPr>
        <w:pStyle w:val="Innehll1"/>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DC7A1D">
        <w:rPr>
          <w:noProof/>
        </w:rPr>
        <w:t>19</w:t>
      </w:r>
      <w:r w:rsidR="00424655">
        <w:rPr>
          <w:noProof/>
        </w:rPr>
        <w:fldChar w:fldCharType="end"/>
      </w:r>
    </w:p>
    <w:p w14:paraId="172988AE" w14:textId="3C59A1C3" w:rsidR="00424655" w:rsidRDefault="00214F7B" w:rsidP="004F746A">
      <w:pPr>
        <w:pStyle w:val="Innehll1"/>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DC7A1D">
        <w:rPr>
          <w:noProof/>
        </w:rPr>
        <w:t>22</w:t>
      </w:r>
      <w:r w:rsidR="00424655">
        <w:rPr>
          <w:noProof/>
        </w:rPr>
        <w:fldChar w:fldCharType="end"/>
      </w:r>
    </w:p>
    <w:p w14:paraId="2F6D3CC6" w14:textId="559F9A78" w:rsidR="00424655" w:rsidRDefault="00214F7B" w:rsidP="004F746A">
      <w:pPr>
        <w:pStyle w:val="Innehll1"/>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DC7A1D">
        <w:rPr>
          <w:noProof/>
        </w:rPr>
        <w:t>23</w:t>
      </w:r>
      <w:r w:rsidR="00424655">
        <w:rPr>
          <w:noProof/>
        </w:rPr>
        <w:fldChar w:fldCharType="end"/>
      </w:r>
    </w:p>
    <w:p w14:paraId="0CC14F4D" w14:textId="66F5C542" w:rsidR="00424655" w:rsidRDefault="00214F7B" w:rsidP="004F746A">
      <w:pPr>
        <w:pStyle w:val="Innehll1"/>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DC7A1D">
        <w:rPr>
          <w:noProof/>
        </w:rPr>
        <w:t>24</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22FC3AA8" w14:textId="542C8A5B" w:rsidR="00963C95" w:rsidRDefault="00963C95" w:rsidP="00CA4A2A">
      <w:pPr>
        <w:pStyle w:val="Beskrivning"/>
        <w:jc w:val="left"/>
        <w:rPr>
          <w:rFonts w:ascii="Times New Roman" w:hAnsi="Times New Roman" w:cs="Times New Roman"/>
          <w:sz w:val="22"/>
          <w:szCs w:val="22"/>
        </w:rPr>
      </w:pPr>
      <w:r>
        <w:rPr>
          <w:rFonts w:ascii="Times New Roman" w:hAnsi="Times New Roman" w:cs="Times New Roman"/>
          <w:sz w:val="22"/>
          <w:szCs w:val="22"/>
        </w:rPr>
        <w:t>Elektroniskt lärande (E-lärande)</w:t>
      </w:r>
    </w:p>
    <w:p w14:paraId="17AC3D5C"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Beskrivning"/>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Beskrivning"/>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Default="004E58AD" w:rsidP="00CA4A2A">
      <w:pPr>
        <w:pStyle w:val="Beskrivning"/>
        <w:jc w:val="left"/>
        <w:rPr>
          <w:rFonts w:ascii="Times New Roman" w:hAnsi="Times New Roman" w:cs="Times New Roman"/>
          <w:sz w:val="22"/>
          <w:szCs w:val="22"/>
        </w:r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24802C88" w14:textId="77777777" w:rsidR="000B24F8" w:rsidRDefault="000B24F8" w:rsidP="000B24F8"/>
    <w:p w14:paraId="64392E54" w14:textId="77777777" w:rsidR="000B24F8" w:rsidRDefault="000B24F8" w:rsidP="000B24F8"/>
    <w:p w14:paraId="72E83FB3" w14:textId="77777777" w:rsidR="000B24F8" w:rsidRDefault="000B24F8" w:rsidP="000B24F8"/>
    <w:p w14:paraId="680747F0" w14:textId="77777777" w:rsidR="000B24F8" w:rsidRDefault="000B24F8" w:rsidP="000B24F8"/>
    <w:p w14:paraId="1E3003BC" w14:textId="77777777" w:rsidR="000B24F8" w:rsidRDefault="000B24F8" w:rsidP="000B24F8"/>
    <w:p w14:paraId="17913303" w14:textId="77777777" w:rsidR="000B24F8" w:rsidRDefault="000B24F8" w:rsidP="000B24F8"/>
    <w:p w14:paraId="5C00550A" w14:textId="77777777" w:rsidR="000B24F8" w:rsidRDefault="000B24F8" w:rsidP="000B24F8"/>
    <w:p w14:paraId="45EE2B67" w14:textId="77777777" w:rsidR="000B24F8" w:rsidRDefault="000B24F8" w:rsidP="000B24F8"/>
    <w:p w14:paraId="284FAC02" w14:textId="77777777" w:rsidR="000B24F8" w:rsidRDefault="000B24F8" w:rsidP="000B24F8"/>
    <w:p w14:paraId="00E1B920" w14:textId="77777777" w:rsidR="000B24F8" w:rsidRDefault="000B24F8" w:rsidP="000B24F8"/>
    <w:p w14:paraId="1A750EE2" w14:textId="77777777" w:rsidR="000B24F8" w:rsidRDefault="000B24F8" w:rsidP="000B24F8"/>
    <w:p w14:paraId="03D6D050" w14:textId="77777777" w:rsidR="000B24F8" w:rsidRDefault="000B24F8" w:rsidP="000B24F8"/>
    <w:p w14:paraId="1902E35B" w14:textId="77777777" w:rsidR="000B24F8" w:rsidRDefault="000B24F8" w:rsidP="000B24F8"/>
    <w:p w14:paraId="7265DE06" w14:textId="77777777" w:rsidR="000B24F8" w:rsidRDefault="000B24F8" w:rsidP="000B24F8"/>
    <w:p w14:paraId="1AC1F89D" w14:textId="77777777" w:rsidR="000B24F8" w:rsidRDefault="000B24F8" w:rsidP="000B24F8"/>
    <w:p w14:paraId="53370A55" w14:textId="77777777" w:rsidR="000B24F8" w:rsidRDefault="000B24F8" w:rsidP="000B24F8"/>
    <w:p w14:paraId="4E663446" w14:textId="77777777" w:rsidR="000B24F8" w:rsidRDefault="000B24F8" w:rsidP="000B24F8"/>
    <w:p w14:paraId="3DCEAAC3" w14:textId="77777777" w:rsidR="000B24F8" w:rsidRDefault="000B24F8" w:rsidP="000B24F8"/>
    <w:p w14:paraId="7D48A14E" w14:textId="77777777" w:rsidR="000B24F8" w:rsidRDefault="000B24F8" w:rsidP="000B24F8"/>
    <w:p w14:paraId="425E7430" w14:textId="77777777" w:rsidR="000B24F8" w:rsidRDefault="000B24F8" w:rsidP="000B24F8"/>
    <w:p w14:paraId="19A1F60F" w14:textId="77777777" w:rsidR="000B24F8" w:rsidRDefault="000B24F8" w:rsidP="000B24F8"/>
    <w:p w14:paraId="1AC4182D" w14:textId="77777777" w:rsidR="000B24F8" w:rsidRDefault="000B24F8" w:rsidP="000B24F8"/>
    <w:p w14:paraId="6776AE1A" w14:textId="77777777" w:rsidR="000B24F8" w:rsidRDefault="000B24F8" w:rsidP="000B24F8"/>
    <w:p w14:paraId="137FF466" w14:textId="77777777" w:rsidR="000B24F8" w:rsidRDefault="000B24F8" w:rsidP="000B24F8"/>
    <w:p w14:paraId="30177FA1" w14:textId="77777777" w:rsidR="000B24F8" w:rsidRDefault="000B24F8" w:rsidP="000B24F8"/>
    <w:p w14:paraId="5C1E9C82" w14:textId="77777777" w:rsidR="000B24F8" w:rsidRDefault="000B24F8" w:rsidP="000B24F8"/>
    <w:p w14:paraId="15AA7AA0" w14:textId="77777777" w:rsidR="000B24F8" w:rsidRDefault="000B24F8" w:rsidP="000B24F8"/>
    <w:p w14:paraId="007FF5B5" w14:textId="77777777" w:rsidR="000B24F8" w:rsidRDefault="000B24F8" w:rsidP="000B24F8"/>
    <w:p w14:paraId="43813F27" w14:textId="77777777" w:rsidR="000B24F8" w:rsidRDefault="000B24F8" w:rsidP="000B24F8"/>
    <w:p w14:paraId="46F02985" w14:textId="77777777" w:rsidR="000B24F8" w:rsidRDefault="000B24F8" w:rsidP="000B24F8"/>
    <w:p w14:paraId="1DF868A3" w14:textId="77777777" w:rsidR="000B24F8" w:rsidRPr="000B24F8" w:rsidRDefault="000B24F8" w:rsidP="000B24F8">
      <w:pPr>
        <w:sectPr w:rsidR="000B24F8" w:rsidRPr="000B24F8">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4F746A">
      <w:pPr>
        <w:pStyle w:val="Heading11"/>
      </w:pPr>
      <w:bookmarkStart w:id="1" w:name="_Toc391456178"/>
      <w:bookmarkStart w:id="2" w:name="_Toc401327934"/>
      <w:bookmarkEnd w:id="1"/>
      <w:r>
        <w:lastRenderedPageBreak/>
        <w:t>Synopsis</w:t>
      </w:r>
      <w:bookmarkEnd w:id="2"/>
    </w:p>
    <w:p w14:paraId="0587F940" w14:textId="225E33BE" w:rsidR="00D45847" w:rsidRDefault="00B43A10" w:rsidP="001E11BD">
      <w:pPr>
        <w:spacing w:line="480" w:lineRule="auto"/>
        <w:jc w:val="both"/>
      </w:pPr>
      <w:r>
        <w:t>Elektroniskt lärande (E</w:t>
      </w:r>
      <w:r w:rsidR="00943F6C">
        <w:t>-</w:t>
      </w:r>
      <w:r w:rsidR="00413C7D">
        <w:t>lärande) är en form av undervisning</w:t>
      </w:r>
      <w:r w:rsidR="00943F6C">
        <w:t xml:space="preserve"> som sker via distans </w:t>
      </w:r>
      <w:r w:rsidR="00071487">
        <w:t>via</w:t>
      </w:r>
      <w:r w:rsidR="00943F6C">
        <w:t xml:space="preserve"> internet. </w:t>
      </w:r>
      <w:r w:rsidR="00791D4B">
        <w:t>Grade är ett</w:t>
      </w:r>
      <w:r w:rsidR="00265FDF">
        <w:t xml:space="preserve"> </w:t>
      </w:r>
      <w:r w:rsidR="00A61540">
        <w:t>e</w:t>
      </w:r>
      <w:r w:rsidR="009411BD">
        <w:t>-lärande</w:t>
      </w:r>
      <w:r w:rsidR="00265FDF">
        <w:t xml:space="preserve"> företag i Stockholm, Sverige </w:t>
      </w:r>
      <w:r w:rsidR="00A61540">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A2710E">
        <w:t xml:space="preserve"> t.ex</w:t>
      </w:r>
      <w:r w:rsidR="001E5D4E">
        <w:t>.</w:t>
      </w:r>
      <w:r w:rsidR="00EF6328">
        <w:t xml:space="preserve"> </w:t>
      </w:r>
      <w:r w:rsidR="00E458F4">
        <w:t>ökad struktur av kursinnehåll,</w:t>
      </w:r>
      <w:r w:rsidR="00EF6328">
        <w:t xml:space="preserve"> mer effektiv</w:t>
      </w:r>
      <w:r w:rsidR="00054492">
        <w:t>t</w:t>
      </w:r>
      <w:r w:rsidR="00EF6328">
        <w:t xml:space="preserve"> lärande</w:t>
      </w:r>
      <w:r w:rsidR="00E458F4">
        <w:t xml:space="preserve"> för studenter med olika bakgrund</w:t>
      </w:r>
      <w:r w:rsidR="00C27B26">
        <w:t>,</w:t>
      </w:r>
      <w:r w:rsidR="009411BD">
        <w:t xml:space="preserve"> </w:t>
      </w:r>
      <w:r w:rsidR="00464E06">
        <w:t xml:space="preserve">bättre långvarig inlärning för studenterna, </w:t>
      </w:r>
      <w:r w:rsidR="00A41CB2">
        <w:t>samt tydligare inlärningsmål</w:t>
      </w:r>
      <w:r w:rsidR="00943F6C">
        <w:t xml:space="preserve">. </w:t>
      </w:r>
      <w:r w:rsidR="009411BD">
        <w:t>E-lärande</w:t>
      </w:r>
      <w:r w:rsidR="00265FDF">
        <w:t xml:space="preserve"> företag som inte utgår från en </w:t>
      </w:r>
      <w:r w:rsidR="004B2F3D">
        <w:t xml:space="preserve">pedagogisk modell har </w:t>
      </w:r>
      <w:r w:rsidR="00963C95">
        <w:t xml:space="preserve">ofta </w:t>
      </w:r>
      <w:r w:rsidR="00B639A7">
        <w:t>upp</w:t>
      </w:r>
      <w:r>
        <w:t xml:space="preserve">visat </w:t>
      </w:r>
      <w:r w:rsidR="00265FDF">
        <w:t xml:space="preserve">brister i </w:t>
      </w:r>
      <w:r w:rsidR="009411BD">
        <w:t xml:space="preserve">lärandestrategier, kursinnehåll, </w:t>
      </w:r>
      <w:r w:rsidR="00036B5F">
        <w:t>delkursens tid och takt</w:t>
      </w:r>
      <w:r w:rsidR="009411BD">
        <w:t>, gränssni</w:t>
      </w:r>
      <w:r w:rsidR="00B639A7">
        <w:t>ttdesign</w:t>
      </w:r>
      <w:r>
        <w:t>,</w:t>
      </w:r>
      <w:r w:rsidR="009411BD">
        <w:t xml:space="preserve"> och </w:t>
      </w:r>
      <w:r w:rsidR="00036B5F">
        <w:t xml:space="preserve">uppnåendet av </w:t>
      </w:r>
      <w:r w:rsidR="00B639A7">
        <w:t>tillfredsställande</w:t>
      </w:r>
      <w:r w:rsidR="00413C7D">
        <w:t xml:space="preserve"> student</w:t>
      </w:r>
      <w:r w:rsidR="00036B5F">
        <w:t>fokus</w:t>
      </w:r>
      <w:r w:rsidR="00E0078E">
        <w:t xml:space="preserve">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346798">
        <w:t xml:space="preserve">strukturerad </w:t>
      </w:r>
      <w:r w:rsidR="000033C8">
        <w:t xml:space="preserve">intervju </w:t>
      </w:r>
      <w:r w:rsidR="00265FDF">
        <w:t>med</w:t>
      </w:r>
      <w:r w:rsidR="00054492">
        <w:t xml:space="preserve"> den person som är </w:t>
      </w:r>
      <w:r w:rsidR="00A73A40">
        <w:t>ansvarig för pedagogik</w:t>
      </w:r>
      <w:r w:rsidR="00054492">
        <w:t xml:space="preserve"> på Grade</w:t>
      </w:r>
      <w:r w:rsidR="00A73A40">
        <w:t>. Detta</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w:t>
      </w:r>
      <w:r w:rsidR="002C5DCC">
        <w:t xml:space="preserve">riktlinjer </w:t>
      </w:r>
      <w:r w:rsidR="00265FDF">
        <w:t>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w:t>
      </w:r>
      <w:r w:rsidR="002B32A2">
        <w:t>Studien</w:t>
      </w:r>
      <w:r w:rsidR="00265FDF">
        <w:t xml:space="preserve"> evaluera</w:t>
      </w:r>
      <w:r w:rsidR="00714353">
        <w:t>r</w:t>
      </w:r>
      <w:r w:rsidR="00265FDF">
        <w:t xml:space="preserve"> </w:t>
      </w:r>
      <w:r w:rsidR="009411BD">
        <w:t xml:space="preserve">också </w:t>
      </w:r>
      <w:r w:rsidR="00265FDF">
        <w:t xml:space="preserve">fyra av Grades tidigare kurser enligt en </w:t>
      </w:r>
      <w:r w:rsidR="00A73A40">
        <w:t xml:space="preserve">potentiell </w:t>
      </w:r>
      <w:r w:rsidR="000033C8">
        <w:t>pedagogisk</w:t>
      </w:r>
      <w:r w:rsidR="009411BD">
        <w:t xml:space="preserve"> modell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w:t>
      </w:r>
      <w:r w:rsidR="00A73A40">
        <w:t>deras</w:t>
      </w:r>
      <w:r w:rsidR="00265FDF">
        <w:t xml:space="preserve">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de</w:t>
      </w:r>
      <w:r w:rsidR="00866F2D">
        <w:t>t</w:t>
      </w:r>
      <w:r w:rsidR="00D6155F">
        <w:t xml:space="preserve">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w:t>
      </w:r>
      <w:r w:rsidR="002C5DCC">
        <w:t>riktlinjer</w:t>
      </w:r>
      <w:r w:rsidR="00D6155F">
        <w:t xml:space="preserve">.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w:t>
      </w:r>
      <w:r w:rsidR="00A512CD">
        <w:t xml:space="preserve">visar </w:t>
      </w:r>
      <w:r w:rsidR="00A72A42">
        <w:t>Grade en stark</w:t>
      </w:r>
      <w:r w:rsidR="00D6155F">
        <w:t xml:space="preserve"> </w:t>
      </w:r>
      <w:r w:rsidR="00A512CD">
        <w:t xml:space="preserve">förmåga </w:t>
      </w:r>
      <w:r w:rsidR="00D6155F">
        <w:t xml:space="preserve">av att </w:t>
      </w:r>
      <w:r w:rsidR="007466FA">
        <w:t>presentera kurser</w:t>
      </w:r>
      <w:r w:rsidR="00A512CD">
        <w:t xml:space="preserve"> genom höga evalueringsresultat i DIM</w:t>
      </w:r>
      <w:r w:rsidR="0032261D">
        <w:t>’</w:t>
      </w:r>
      <w:r w:rsidR="00A512CD">
        <w:t xml:space="preserve">s </w:t>
      </w:r>
      <w:r w:rsidR="00A512CD">
        <w:rPr>
          <w:i/>
        </w:rPr>
        <w:t xml:space="preserve">Presentations </w:t>
      </w:r>
      <w:r w:rsidR="00A512CD" w:rsidRPr="0032261D">
        <w:t>fas</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utgångspunkt för vidare undersökningar kring </w:t>
      </w:r>
      <w:r w:rsidR="003A53D6">
        <w:t>pedagogiska modeller som skulle</w:t>
      </w:r>
      <w:r w:rsidR="00A73A40">
        <w:t xml:space="preserve"> kunna</w:t>
      </w:r>
      <w:r w:rsidR="003A53D6">
        <w:t xml:space="preserve"> tillämpas </w:t>
      </w:r>
      <w:r w:rsidR="0081570D">
        <w:t xml:space="preserve">hos </w:t>
      </w:r>
      <w:r w:rsidR="00714353">
        <w:t>Grade</w:t>
      </w:r>
      <w:r w:rsidR="00207601">
        <w:t xml:space="preserve">, samtidigt som </w:t>
      </w:r>
      <w:r w:rsidR="00A73A40">
        <w:t xml:space="preserve">studien </w:t>
      </w:r>
      <w:r w:rsidR="0081570D">
        <w:t>kartlägger p</w:t>
      </w:r>
      <w:r w:rsidR="001B7295">
        <w:t>otentiella</w:t>
      </w:r>
      <w:r w:rsidR="0081570D">
        <w:t xml:space="preserve"> förbättringar i Grades nuvarande </w:t>
      </w:r>
      <w:r w:rsidR="006D6C38">
        <w:t>pedagogiska riktlinjer</w:t>
      </w:r>
      <w:r w:rsidR="0081570D">
        <w:t>.</w:t>
      </w:r>
      <w:r w:rsidR="00850895">
        <w:br w:type="page"/>
      </w:r>
    </w:p>
    <w:p w14:paraId="0801F9C7" w14:textId="7E8209D5" w:rsidR="00DB3821" w:rsidRPr="00547B0E" w:rsidRDefault="00850895" w:rsidP="009D27B3">
      <w:pPr>
        <w:pStyle w:val="Heading11"/>
      </w:pPr>
      <w:bookmarkStart w:id="3" w:name="_Toc391456179"/>
      <w:bookmarkStart w:id="4" w:name="_Toc401327935"/>
      <w:bookmarkEnd w:id="3"/>
      <w:r>
        <w:lastRenderedPageBreak/>
        <w:t>Introduktion</w:t>
      </w:r>
      <w:bookmarkEnd w:id="4"/>
    </w:p>
    <w:p w14:paraId="300F89A0" w14:textId="45A2F64C"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w:t>
      </w:r>
      <w:proofErr w:type="spellStart"/>
      <w:r>
        <w:t>Bo</w:t>
      </w:r>
      <w:r w:rsidR="00BD0BAF">
        <w:t>wer</w:t>
      </w:r>
      <w:proofErr w:type="spellEnd"/>
      <w:r w:rsidR="00BD0BAF">
        <w:t xml:space="preserve"> and Hardy, 2004). Under de </w:t>
      </w:r>
      <w:r>
        <w:t xml:space="preserve">senaste 20 åren har </w:t>
      </w:r>
      <w:r w:rsidR="00D44F9D">
        <w:t>distans</w:t>
      </w:r>
      <w:r w:rsidR="00BD0BAF">
        <w:t>utbildningar effektiviserats,</w:t>
      </w:r>
      <w:r>
        <w:t xml:space="preserve"> </w:t>
      </w:r>
      <w:r w:rsidR="00BD0BAF">
        <w:t>främst genom</w:t>
      </w:r>
      <w:r w:rsidR="00B43A10">
        <w:t xml:space="preserve"> e-lärande</w:t>
      </w:r>
      <w:r w:rsidR="00931D44">
        <w:t xml:space="preserve">. </w:t>
      </w:r>
      <w:r w:rsidR="00F36D89">
        <w:t>E</w:t>
      </w:r>
      <w:r w:rsidR="00E7141B">
        <w:t xml:space="preserve">-lärande är </w:t>
      </w:r>
      <w:r w:rsidR="00F36D89">
        <w:t>en typ av distanslärande so</w:t>
      </w:r>
      <w:r w:rsidR="004642EB">
        <w:t>m</w:t>
      </w:r>
      <w:r w:rsidR="000C1C09">
        <w:t xml:space="preserve">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EA3071">
        <w:t xml:space="preserve">har möjlighet till </w:t>
      </w:r>
      <w:r w:rsidR="001F29F6">
        <w:t>obegränsad repetition</w:t>
      </w:r>
      <w:r w:rsidR="00E23DBB">
        <w:t>,</w:t>
      </w:r>
      <w:r w:rsidR="001F29F6">
        <w:t xml:space="preserve"> </w:t>
      </w:r>
      <w:r w:rsidR="00960F14">
        <w:t>och</w:t>
      </w:r>
      <w:r w:rsidR="00F36D89">
        <w:t xml:space="preserve"> </w:t>
      </w:r>
      <w:r w:rsidR="00BD0BAF">
        <w:t xml:space="preserve">att </w:t>
      </w:r>
      <w:r w:rsidR="00F36D89">
        <w:t>e</w:t>
      </w:r>
      <w:r w:rsidR="002B2E86">
        <w:t>-lärandet s</w:t>
      </w:r>
      <w:r w:rsidR="00FA551A">
        <w:t>parar</w:t>
      </w:r>
      <w:r w:rsidR="002B2E86">
        <w:t xml:space="preserve"> </w:t>
      </w:r>
      <w:r w:rsidR="001B62E1">
        <w:t xml:space="preserve">tid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0A6CA9">
        <w:t xml:space="preserve">på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w:t>
      </w:r>
      <w:r w:rsidR="00A61540">
        <w:t>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0A6CA9">
        <w:t xml:space="preserve">att </w:t>
      </w:r>
      <w:r>
        <w:t>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39ED6C2B"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ELF skapa</w:t>
      </w:r>
      <w:r w:rsidR="001F29F6">
        <w:t>r</w:t>
      </w:r>
      <w:r>
        <w:t xml:space="preserve"> en </w:t>
      </w:r>
      <w:r w:rsidR="00640B24">
        <w:t>förståelse för EIF</w:t>
      </w:r>
      <w:r w:rsidR="00C51B02">
        <w:t>’</w:t>
      </w:r>
      <w:r w:rsidR="00305460">
        <w:t>s mål med kursen, budget- och tidsbegränsningar,</w:t>
      </w:r>
      <w:r w:rsidR="00840367">
        <w:t xml:space="preserve"> kursens åhörare,</w:t>
      </w:r>
      <w:r w:rsidR="00305460">
        <w:t xml:space="preserve"> och </w:t>
      </w:r>
      <w:r w:rsidR="00850895">
        <w:t>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BD39C4">
        <w:t>Detta koncept</w:t>
      </w:r>
      <w:r w:rsidR="001B62E1">
        <w:t xml:space="preserve">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t>E-kursens koncept</w:t>
      </w:r>
      <w:r w:rsidR="00DB4ED3">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 xml:space="preserve">r av utveckling </w:t>
      </w:r>
      <w:r w:rsidR="00DB4ED3">
        <w:lastRenderedPageBreak/>
        <w:t xml:space="preserve">och recension </w:t>
      </w:r>
      <w:r w:rsidR="000A6CA9">
        <w:t>av</w:t>
      </w:r>
      <w:r w:rsidR="007C474C">
        <w:t xml:space="preserve"> ELF </w:t>
      </w:r>
      <w:r w:rsidR="000A6CA9">
        <w:t>tillsammans med</w:t>
      </w:r>
      <w:r w:rsidR="007C474C">
        <w:t xml:space="preserve"> </w:t>
      </w:r>
      <w:r w:rsidR="00CF0B56">
        <w:t>ämnesexperter</w:t>
      </w:r>
      <w:r w:rsidR="00DB4ED3">
        <w:t xml:space="preserve"> </w:t>
      </w:r>
      <w:r w:rsidR="00CA592B">
        <w:t xml:space="preserve">(s.k. </w:t>
      </w:r>
      <w:proofErr w:type="spellStart"/>
      <w:r w:rsidR="00CA592B">
        <w:t>Subject</w:t>
      </w:r>
      <w:proofErr w:type="spellEnd"/>
      <w:r w:rsidR="00CA592B">
        <w:t xml:space="preserve"> </w:t>
      </w:r>
      <w:proofErr w:type="spellStart"/>
      <w:r w:rsidR="00CA592B">
        <w:t>Matter</w:t>
      </w:r>
      <w:proofErr w:type="spellEnd"/>
      <w:r w:rsidR="00CA592B">
        <w:t xml:space="preserve">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0514F12A" w14:textId="41ADCC40" w:rsidR="00C77690" w:rsidRPr="00C77690" w:rsidRDefault="00C77690" w:rsidP="00C77690">
      <w:pPr>
        <w:spacing w:line="480" w:lineRule="auto"/>
        <w:rPr>
          <w:b/>
        </w:rPr>
      </w:pPr>
      <w:r w:rsidRPr="00C77690">
        <w:rPr>
          <w:b/>
        </w:rPr>
        <w:t>Pedagogiska perspektiv och modeller för lärande</w:t>
      </w:r>
    </w:p>
    <w:p w14:paraId="682F2A56" w14:textId="323DEF42" w:rsidR="004A54DB" w:rsidRDefault="00840367" w:rsidP="004A54DB">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w:t>
      </w:r>
      <w:r w:rsidR="00866F2D">
        <w:rPr>
          <w:bCs/>
        </w:rPr>
        <w:t>t</w:t>
      </w:r>
      <w:r w:rsidR="007C1638">
        <w:rPr>
          <w:bCs/>
        </w:rPr>
        <w:t xml:space="preserve"> lärande för studenterna.</w:t>
      </w:r>
      <w:r w:rsidR="0062005C">
        <w:rPr>
          <w:bCs/>
        </w:rPr>
        <w:t xml:space="preserve"> </w:t>
      </w:r>
      <w:r w:rsidR="00EA3071">
        <w:t xml:space="preserve">Pedagogiska modeller kan beskrivas som kognitiva modeller eller teoretiska strukturer. De härleder från inlärningsteorier och möjliggör genomförandet av specifika instruktioner- och inlärningsstrategier </w:t>
      </w:r>
      <w:r w:rsidR="00EA3071">
        <w:fldChar w:fldCharType="begin"/>
      </w:r>
      <w:r w:rsidR="004D2145">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EA3071">
        <w:fldChar w:fldCharType="separate"/>
      </w:r>
      <w:r w:rsidR="00EA3071">
        <w:rPr>
          <w:rFonts w:cs="Times New Roman"/>
          <w:szCs w:val="24"/>
        </w:rPr>
        <w:t>(</w:t>
      </w:r>
      <w:r w:rsidR="00EA3071" w:rsidRPr="00A72A42">
        <w:rPr>
          <w:rFonts w:cs="Times New Roman"/>
          <w:szCs w:val="24"/>
        </w:rPr>
        <w:t>Conole, 2010)</w:t>
      </w:r>
      <w:r w:rsidR="00EA3071">
        <w:fldChar w:fldCharType="end"/>
      </w:r>
      <w:r w:rsidR="00EA3071">
        <w:t xml:space="preserve">. </w:t>
      </w:r>
      <w:r w:rsidR="000B42FE">
        <w:t>Lärometoderna grundar sig</w:t>
      </w:r>
      <w:r w:rsidR="009A0DB5">
        <w:t xml:space="preserve"> ofta i pedagogiska modeller</w:t>
      </w:r>
      <w:r w:rsidR="000A6CA9">
        <w:t xml:space="preserve"> och</w:t>
      </w:r>
      <w:r w:rsidR="00F24A19">
        <w:t xml:space="preserve"> </w:t>
      </w:r>
      <w:r w:rsidR="004A5707">
        <w:t xml:space="preserve">etableras i </w:t>
      </w:r>
      <w:r w:rsidR="00E040F7">
        <w:t xml:space="preserve">många </w:t>
      </w:r>
      <w:r w:rsidR="00B467DC">
        <w:t xml:space="preserve">fall </w:t>
      </w:r>
      <w:r w:rsidR="003F797E">
        <w:t>i</w:t>
      </w:r>
      <w:r w:rsidR="00850895">
        <w:t xml:space="preserve">genom testning </w:t>
      </w:r>
      <w:r w:rsidR="00ED6786">
        <w:t>och validering med stöd i</w:t>
      </w:r>
      <w:r w:rsidR="00850895">
        <w:t xml:space="preserve"> undervisning</w:t>
      </w:r>
      <w:r w:rsidR="00010A04">
        <w:t xml:space="preserve"> av studenter</w:t>
      </w:r>
      <w:r w:rsidR="00674E90">
        <w:t xml:space="preserve"> </w:t>
      </w:r>
      <w:r w:rsidR="00674E90" w:rsidRPr="0032261D">
        <w:fldChar w:fldCharType="begin"/>
      </w:r>
      <w:r w:rsidR="00C91F45">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00674E90" w:rsidRPr="0032261D">
        <w:fldChar w:fldCharType="separate"/>
      </w:r>
      <w:r w:rsidR="0098789C">
        <w:t xml:space="preserve">(de Jong, </w:t>
      </w:r>
      <w:r w:rsidR="0032261D">
        <w:t>et.al.</w:t>
      </w:r>
      <w:r w:rsidR="0098789C">
        <w:t xml:space="preserve">, </w:t>
      </w:r>
      <w:r w:rsidR="006A5D72" w:rsidRPr="0032261D">
        <w:t xml:space="preserve">2013; Khalil &amp; Elkhider, 2016; Moraros, </w:t>
      </w:r>
      <w:r w:rsidR="0032261D" w:rsidRPr="0032261D">
        <w:t>et.al.</w:t>
      </w:r>
      <w:r w:rsidR="006A5D72" w:rsidRPr="0032261D">
        <w:t>, 2015)</w:t>
      </w:r>
      <w:r w:rsidR="00674E90" w:rsidRPr="0032261D">
        <w:fldChar w:fldCharType="end"/>
      </w:r>
      <w:r w:rsidR="00010A04" w:rsidRPr="0032261D">
        <w:t>.</w:t>
      </w:r>
      <w:r w:rsidR="00010A04">
        <w:t xml:space="preserve"> </w:t>
      </w:r>
      <w:r w:rsidR="00897EA6">
        <w:t xml:space="preserve">Nya lärometoder utvärderas genom att jämföra inlärningen hos studenter som exponerats för lärometoden mot en kontrollgrupp. </w:t>
      </w:r>
      <w:r w:rsidR="004A5707">
        <w:t>E</w:t>
      </w:r>
      <w:r w:rsidR="00850895">
        <w:t>tt exempel</w:t>
      </w:r>
      <w:r w:rsidR="006725C3">
        <w:t xml:space="preserve"> på en lärometod som har visat sig </w:t>
      </w:r>
      <w:r w:rsidR="007C1638">
        <w:t xml:space="preserve">förbättra minnesåterkallelsen </w:t>
      </w:r>
      <w:r w:rsidR="000B4763">
        <w:t>för studenterna är scenario</w:t>
      </w:r>
      <w:r w:rsidR="00850895">
        <w:t>baserad e-lärande</w:t>
      </w:r>
      <w:r w:rsidR="000B4763">
        <w:t xml:space="preserve">, vilket </w:t>
      </w:r>
      <w:r w:rsidR="00897EA6">
        <w:t>försätter</w:t>
      </w:r>
      <w:r w:rsidR="000B4763">
        <w:t xml:space="preserve">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w:t>
      </w:r>
      <w:r w:rsidR="00EA5670">
        <w:t xml:space="preserve">ett </w:t>
      </w:r>
      <w:r w:rsidR="00850895">
        <w:t>meningsfull</w:t>
      </w:r>
      <w:r w:rsidR="000B4763">
        <w:t>t</w:t>
      </w:r>
      <w:r w:rsidR="00147B30">
        <w:t xml:space="preserve"> 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 xml:space="preserve">I ELF </w:t>
      </w:r>
      <w:r w:rsidR="00EA5670">
        <w:t>är</w:t>
      </w:r>
      <w:r w:rsidR="00D74144">
        <w:t xml:space="preserve"> p</w:t>
      </w:r>
      <w:r w:rsidR="00850895">
        <w:t xml:space="preserve">edagogiska modeller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w:t>
      </w:r>
      <w:r w:rsidR="00866F2D">
        <w:t xml:space="preserve">sin </w:t>
      </w:r>
      <w:r w:rsidR="00384E49">
        <w:t xml:space="preserve">kognitiva </w:t>
      </w:r>
      <w:r w:rsidR="00897EA6">
        <w:t>förmåga</w:t>
      </w:r>
      <w:r w:rsidR="00384E49">
        <w:t xml:space="preserve">. </w:t>
      </w:r>
      <w:r w:rsidR="00850895">
        <w:t>Det har uppvisat</w:t>
      </w:r>
      <w:r w:rsidR="0074784D">
        <w:t>s</w:t>
      </w:r>
      <w:r w:rsidR="00850895">
        <w:t xml:space="preserve"> att majoriteten av e-kurser </w:t>
      </w:r>
      <w:r w:rsidR="00C11C02">
        <w:t>inte</w:t>
      </w:r>
      <w:r w:rsidR="00C91F45">
        <w:t xml:space="preserve"> bygger</w:t>
      </w:r>
      <w:r w:rsidR="00C11C02">
        <w:t xml:space="preserve"> på en antagen pedagogik</w:t>
      </w:r>
      <w:r w:rsidR="000B4763">
        <w:t xml:space="preserve"> och</w:t>
      </w:r>
      <w:r w:rsidR="00850895">
        <w:t xml:space="preserve"> därmed </w:t>
      </w:r>
      <w:r w:rsidR="000B4763">
        <w:t xml:space="preserve">har </w:t>
      </w:r>
      <w:r w:rsidR="00850895">
        <w:t>orsakat grova brister i lär</w:t>
      </w:r>
      <w:r w:rsidR="00335B04">
        <w:t xml:space="preserve">andestrategier, kursinnehållet, delkursens tid och takt, gränssnittdesig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w:t>
      </w:r>
      <w:r w:rsidR="00897EA6">
        <w:t>ad</w:t>
      </w:r>
      <w:r w:rsidR="000B42FE">
        <w:t xml:space="preserve"> </w:t>
      </w:r>
      <w:r w:rsidR="0074784D">
        <w:t>kvalitet av</w:t>
      </w:r>
      <w:r w:rsidR="000B42FE">
        <w:t xml:space="preserve"> ELF’s framtida e-kurser.</w:t>
      </w:r>
    </w:p>
    <w:p w14:paraId="1DA3B1A4" w14:textId="77777777" w:rsidR="004A54DB" w:rsidRDefault="004A54DB" w:rsidP="004A54DB">
      <w:pPr>
        <w:spacing w:line="480" w:lineRule="auto"/>
        <w:jc w:val="both"/>
      </w:pPr>
    </w:p>
    <w:p w14:paraId="3C978851" w14:textId="77777777" w:rsidR="004A54DB" w:rsidRDefault="00041127" w:rsidP="004A54DB">
      <w:pPr>
        <w:spacing w:line="480" w:lineRule="auto"/>
        <w:jc w:val="both"/>
      </w:pPr>
      <w:r>
        <w:t>Enligt vissa ramverk, delas pedagogik upp i ett flertal olika perspektiv där varje perspektiv inkluderar flera pedagogiska modeller.</w:t>
      </w:r>
      <w:r w:rsidR="000132C0" w:rsidRPr="00EF5A81">
        <w:t xml:space="preserve"> </w:t>
      </w:r>
      <w:r w:rsidR="00850895" w:rsidRPr="00EF5A81">
        <w:t>D</w:t>
      </w:r>
      <w:r w:rsidR="00D64060" w:rsidRPr="00EF5A81">
        <w:t>e</w:t>
      </w:r>
      <w:r w:rsidR="000B4763" w:rsidRPr="00EF5A81">
        <w:t xml:space="preserve"> </w:t>
      </w:r>
      <w:r w:rsidR="00850895" w:rsidRPr="00EF5A81">
        <w:t>pedagogiska perspektiven</w:t>
      </w:r>
      <w:r w:rsidR="00746296" w:rsidRPr="00EF5A81">
        <w:t>:</w:t>
      </w:r>
      <w:r w:rsidR="008C6C9D" w:rsidRPr="00EF5A81">
        <w:t xml:space="preserve"> </w:t>
      </w:r>
      <w:r w:rsidR="0062005C" w:rsidRPr="00EF5A81">
        <w:t>Associativ</w:t>
      </w:r>
      <w:r w:rsidR="007B6EFB" w:rsidRPr="00EF5A81">
        <w:t xml:space="preserve"> (</w:t>
      </w:r>
      <w:r w:rsidR="00EF5A81" w:rsidRPr="00EF5A81">
        <w:rPr>
          <w:rFonts w:cs="Times New Roman"/>
          <w:bCs/>
          <w:color w:val="000000"/>
        </w:rPr>
        <w:t>Associative)</w:t>
      </w:r>
      <w:r w:rsidR="00EF5A81" w:rsidRPr="00EF5A81">
        <w:rPr>
          <w:rFonts w:ascii="Times Roman" w:hAnsi="Times Roman" w:cs="Times Roman"/>
          <w:color w:val="000000"/>
        </w:rPr>
        <w:t xml:space="preserve">, </w:t>
      </w:r>
      <w:r w:rsidR="00EF5A81" w:rsidRPr="00EF5A81">
        <w:t xml:space="preserve">Kognitiv </w:t>
      </w:r>
      <w:r w:rsidR="00EF5A81" w:rsidRPr="00EF5A81">
        <w:lastRenderedPageBreak/>
        <w:t>(</w:t>
      </w:r>
      <w:proofErr w:type="spellStart"/>
      <w:r w:rsidR="00EF5A81" w:rsidRPr="00EF5A81">
        <w:t>Cogni</w:t>
      </w:r>
      <w:r w:rsidR="007B6EFB" w:rsidRPr="00EF5A81">
        <w:t>tive</w:t>
      </w:r>
      <w:proofErr w:type="spellEnd"/>
      <w:r w:rsidR="007B6EFB" w:rsidRPr="00EF5A81">
        <w:t>)</w:t>
      </w:r>
      <w:r w:rsidR="0062005C" w:rsidRPr="00EF5A81">
        <w:t xml:space="preserve"> och S</w:t>
      </w:r>
      <w:r w:rsidR="000413AA" w:rsidRPr="00EF5A81">
        <w:t>ociokulturellt</w:t>
      </w:r>
      <w:r w:rsidR="00EF5A81" w:rsidRPr="00EF5A81">
        <w:t xml:space="preserve"> (</w:t>
      </w:r>
      <w:proofErr w:type="spellStart"/>
      <w:r w:rsidR="00EF5A81" w:rsidRPr="00EF5A81">
        <w:t>S</w:t>
      </w:r>
      <w:r w:rsidR="007B6EFB" w:rsidRPr="00EF5A81">
        <w:t>ituative</w:t>
      </w:r>
      <w:proofErr w:type="spellEnd"/>
      <w:r w:rsidR="007B6EFB" w:rsidRPr="00EF5A81">
        <w:t>)</w:t>
      </w:r>
      <w:r w:rsidR="00746296" w:rsidRPr="00EF5A81">
        <w:t>,</w:t>
      </w:r>
      <w:r w:rsidR="001F6610" w:rsidRPr="00EF5A81">
        <w:t xml:space="preserve"> </w:t>
      </w:r>
      <w:r w:rsidR="008C6C9D" w:rsidRPr="00EF5A81">
        <w:t>är</w:t>
      </w:r>
      <w:r w:rsidR="00850895" w:rsidRPr="00EF5A81">
        <w:t xml:space="preserve"> </w:t>
      </w:r>
      <w:r w:rsidR="000B4763" w:rsidRPr="00EF5A81">
        <w:t xml:space="preserve">alla </w:t>
      </w:r>
      <w:r w:rsidR="00850895" w:rsidRPr="00EF5A81">
        <w:t>form</w:t>
      </w:r>
      <w:r w:rsidR="000413AA" w:rsidRPr="00EF5A81">
        <w:t>er</w:t>
      </w:r>
      <w:r w:rsidR="00850895" w:rsidRPr="00EF5A81">
        <w:t xml:space="preserve"> av tillvägagångssätt </w:t>
      </w:r>
      <w:r>
        <w:t xml:space="preserve">inom lärande </w:t>
      </w:r>
      <w:r w:rsidR="00EF5A81" w:rsidRPr="00EF5A81">
        <w:fldChar w:fldCharType="begin"/>
      </w:r>
      <w:r w:rsidR="00C91F45">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EF5A81" w:rsidRPr="00EF5A81">
        <w:fldChar w:fldCharType="separate"/>
      </w:r>
      <w:r w:rsidR="00CA033B">
        <w:rPr>
          <w:rFonts w:cs="Times New Roman"/>
          <w:szCs w:val="24"/>
        </w:rPr>
        <w:t>(</w:t>
      </w:r>
      <w:r w:rsidR="004D2145" w:rsidRPr="004D2145">
        <w:rPr>
          <w:rFonts w:cs="Times New Roman"/>
          <w:szCs w:val="24"/>
        </w:rPr>
        <w:t>Conole, 2010; Mayes &amp; de Freitas, 2004)</w:t>
      </w:r>
      <w:r w:rsidR="00EF5A81" w:rsidRPr="00EF5A81">
        <w:fldChar w:fldCharType="end"/>
      </w:r>
      <w:r w:rsidR="000B4763" w:rsidRPr="00EF5A81">
        <w:t>.</w:t>
      </w:r>
      <w:r w:rsidR="000132C0" w:rsidRPr="00EF5A81">
        <w:t xml:space="preserve"> </w:t>
      </w:r>
      <w:r w:rsidR="000B4763" w:rsidRPr="00EF5A81">
        <w:t>D</w:t>
      </w:r>
      <w:r w:rsidR="000132C0" w:rsidRPr="00EF5A81">
        <w:t xml:space="preserve">eras lämplighet beror </w:t>
      </w:r>
      <w:r w:rsidR="000B4763" w:rsidRPr="00EF5A81">
        <w:t>huvudsak</w:t>
      </w:r>
      <w:r w:rsidR="00897EA6">
        <w:t>ligen</w:t>
      </w:r>
      <w:r w:rsidR="000B4763" w:rsidRPr="00EF5A81">
        <w:t xml:space="preserve"> </w:t>
      </w:r>
      <w:r w:rsidR="000132C0" w:rsidRPr="00EF5A81">
        <w:t>på vilken slags inlärning som ska tilldelas i undervisningen</w:t>
      </w:r>
      <w:r>
        <w:t xml:space="preserve"> </w:t>
      </w:r>
      <w:r w:rsidR="00147B30" w:rsidRPr="00EF5A81">
        <w:fldChar w:fldCharType="begin"/>
      </w:r>
      <w:r w:rsidR="00C67983" w:rsidRPr="00EF5A81">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rsidRPr="00EF5A81">
        <w:fldChar w:fldCharType="separate"/>
      </w:r>
      <w:r w:rsidR="00C67983" w:rsidRPr="00EF5A81">
        <w:rPr>
          <w:noProof/>
        </w:rPr>
        <w:t>(Mayes &amp; de Freitas, 2004)</w:t>
      </w:r>
      <w:r w:rsidR="00147B30" w:rsidRPr="00EF5A81">
        <w:fldChar w:fldCharType="end"/>
      </w:r>
      <w:r w:rsidR="00D836D7" w:rsidRPr="00EF5A81">
        <w:t xml:space="preserve">. </w:t>
      </w:r>
    </w:p>
    <w:p w14:paraId="1B9B1935" w14:textId="77777777" w:rsidR="004A54DB" w:rsidRDefault="004A54DB" w:rsidP="004A54DB">
      <w:pPr>
        <w:spacing w:line="480" w:lineRule="auto"/>
        <w:jc w:val="both"/>
      </w:pPr>
    </w:p>
    <w:p w14:paraId="449F3933" w14:textId="12423F88" w:rsidR="00387A03" w:rsidRDefault="00CD7E26" w:rsidP="004A54DB">
      <w:pPr>
        <w:spacing w:line="480" w:lineRule="auto"/>
        <w:jc w:val="both"/>
      </w:pPr>
      <w:r>
        <w:t>D</w:t>
      </w:r>
      <w:r w:rsidR="0062005C" w:rsidRPr="00EF5A81">
        <w:t>et A</w:t>
      </w:r>
      <w:r w:rsidR="00850895" w:rsidRPr="00EF5A81">
        <w:t>ssociativa perspektivet</w:t>
      </w:r>
      <w:r>
        <w:t xml:space="preserve"> är oftast beskriven som ”lärande </w:t>
      </w:r>
      <w:r w:rsidR="001B0552">
        <w:t>genom utförande</w:t>
      </w:r>
      <w:r>
        <w:t xml:space="preserve"> av strukturerade uppgifter” och</w:t>
      </w:r>
      <w:r w:rsidR="00850895" w:rsidRPr="00EF5A81">
        <w:t xml:space="preserve"> </w:t>
      </w:r>
      <w:r>
        <w:t>karakterisera</w:t>
      </w:r>
      <w:r w:rsidR="0032261D">
        <w:t>s</w:t>
      </w:r>
      <w:r>
        <w:t xml:space="preserve"> </w:t>
      </w:r>
      <w:r w:rsidR="00C95447">
        <w:t xml:space="preserve">av, </w:t>
      </w:r>
      <w:r>
        <w:t xml:space="preserve">till exempel, beteendemodifiering och lärande genom association och förstärkning </w:t>
      </w:r>
      <w:r w:rsidR="00147B30" w:rsidRPr="00EF5A81">
        <w:fldChar w:fldCharType="begin"/>
      </w:r>
      <w:r w:rsidR="004D2145">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rsidRPr="00EF5A81">
        <w:fldChar w:fldCharType="separate"/>
      </w:r>
      <w:r w:rsidR="000E3571" w:rsidRPr="00EF5A81">
        <w:rPr>
          <w:rFonts w:cs="Times New Roman"/>
        </w:rPr>
        <w:t>(</w:t>
      </w:r>
      <w:r w:rsidR="00A72A42" w:rsidRPr="00EF5A81">
        <w:rPr>
          <w:rFonts w:cs="Times New Roman"/>
        </w:rPr>
        <w:t>Conole, 2010)</w:t>
      </w:r>
      <w:r w:rsidR="00147B30" w:rsidRPr="00EF5A81">
        <w:fldChar w:fldCharType="end"/>
      </w:r>
      <w:r w:rsidR="00850895" w:rsidRPr="00EF5A81">
        <w:t xml:space="preserve">. Aktiviteterna handlar om att förändra beteende genom att </w:t>
      </w:r>
      <w:r w:rsidR="00B661EF" w:rsidRPr="00EF5A81">
        <w:t xml:space="preserve">ge </w:t>
      </w:r>
      <w:r w:rsidR="00850895" w:rsidRPr="00EF5A81">
        <w:t xml:space="preserve">direkt återkoppling efter </w:t>
      </w:r>
      <w:r w:rsidR="00B661EF" w:rsidRPr="00EF5A81">
        <w:t xml:space="preserve">själva </w:t>
      </w:r>
      <w:r w:rsidR="00850895" w:rsidRPr="00EF5A81">
        <w:t>utförandet</w:t>
      </w:r>
      <w:r w:rsidR="0091477A" w:rsidRPr="00EF5A81">
        <w:t xml:space="preserve"> </w:t>
      </w:r>
      <w:r w:rsidR="0091477A" w:rsidRPr="00EF5A81">
        <w:fldChar w:fldCharType="begin"/>
      </w:r>
      <w:r w:rsidR="00A72A42" w:rsidRPr="00EF5A81">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sidRPr="00EF5A81">
        <w:rPr>
          <w:rFonts w:ascii="Myriad Pro Cond" w:hAnsi="Myriad Pro Cond" w:cs="Myriad Pro Cond"/>
        </w:rPr>
        <w:instrText>ﬀ</w:instrText>
      </w:r>
      <w:r w:rsidR="00A72A42" w:rsidRPr="00EF5A81">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rsidRPr="00EF5A81">
        <w:fldChar w:fldCharType="separate"/>
      </w:r>
      <w:r w:rsidR="000F0251" w:rsidRPr="00EF5A81">
        <w:rPr>
          <w:noProof/>
        </w:rPr>
        <w:t>(</w:t>
      </w:r>
      <w:r w:rsidR="004F5AA8" w:rsidRPr="00EF5A81">
        <w:rPr>
          <w:noProof/>
        </w:rPr>
        <w:t>Conole, et.al</w:t>
      </w:r>
      <w:r w:rsidR="00CA3AE8" w:rsidRPr="00EF5A81">
        <w:rPr>
          <w:noProof/>
        </w:rPr>
        <w:t>.,</w:t>
      </w:r>
      <w:r w:rsidR="004F5AA8" w:rsidRPr="00EF5A81">
        <w:rPr>
          <w:noProof/>
        </w:rPr>
        <w:t xml:space="preserve"> </w:t>
      </w:r>
      <w:r w:rsidR="00C67983" w:rsidRPr="00EF5A81">
        <w:rPr>
          <w:noProof/>
        </w:rPr>
        <w:t>2004)</w:t>
      </w:r>
      <w:r w:rsidR="0091477A" w:rsidRPr="00EF5A81">
        <w:fldChar w:fldCharType="end"/>
      </w:r>
      <w:r w:rsidR="0091477A" w:rsidRPr="00EF5A81">
        <w:t xml:space="preserve">. </w:t>
      </w:r>
      <w:r w:rsidR="00CF0BE6" w:rsidRPr="00EF5A81">
        <w:t xml:space="preserve">En av de pedagogiska modellerna som används inom det </w:t>
      </w:r>
      <w:r w:rsidR="0062005C" w:rsidRPr="00EF5A81">
        <w:t>A</w:t>
      </w:r>
      <w:r w:rsidR="00850895" w:rsidRPr="00EF5A81">
        <w:t xml:space="preserve">ssociativa perspektivet </w:t>
      </w:r>
      <w:r w:rsidR="00CF0BE6" w:rsidRPr="00EF5A81">
        <w:t xml:space="preserve">är </w:t>
      </w:r>
      <w:r w:rsidR="00850895" w:rsidRPr="00EF5A81">
        <w:t xml:space="preserve">Direkt Instruktion </w:t>
      </w:r>
      <w:r w:rsidR="009B5FD4" w:rsidRPr="00EF5A81">
        <w:t xml:space="preserve">Modellen </w:t>
      </w:r>
      <w:r w:rsidR="0019256B" w:rsidRPr="00EF5A81">
        <w:t>(DIM)</w:t>
      </w:r>
      <w:r w:rsidR="00B424BC">
        <w:t xml:space="preserve"> (Bilaga 1)</w:t>
      </w:r>
      <w:r w:rsidR="0019256B" w:rsidRPr="00EF5A81">
        <w:t xml:space="preserve">. </w:t>
      </w:r>
      <w:r w:rsidR="00897EA6">
        <w:t xml:space="preserve">I </w:t>
      </w:r>
      <w:r w:rsidR="0019256B" w:rsidRPr="00EF5A81">
        <w:t xml:space="preserve">DIM </w:t>
      </w:r>
      <w:r w:rsidR="0093589A" w:rsidRPr="00EF5A81">
        <w:t>utgå</w:t>
      </w:r>
      <w:r w:rsidR="00897EA6">
        <w:t>r undervisningen</w:t>
      </w:r>
      <w:r w:rsidR="0019256B" w:rsidRPr="00EF5A81">
        <w:t xml:space="preserve"> från koncept och färdigheter genom</w:t>
      </w:r>
      <w:r w:rsidR="00850895" w:rsidRPr="00EF5A81">
        <w:t xml:space="preserve"> kombination av praktik och åter</w:t>
      </w:r>
      <w:r w:rsidR="0019256B" w:rsidRPr="00EF5A81">
        <w:t>koppling till studenten</w:t>
      </w:r>
      <w:r w:rsidR="00083030">
        <w:t xml:space="preserve"> </w:t>
      </w:r>
      <w:r w:rsidR="00083030">
        <w:fldChar w:fldCharType="begin"/>
      </w:r>
      <w:r w:rsidR="00295C27">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083030">
        <w:fldChar w:fldCharType="separate"/>
      </w:r>
      <w:r w:rsidR="00295C27" w:rsidRPr="00CF1060">
        <w:rPr>
          <w:rFonts w:cs="Times New Roman"/>
          <w:szCs w:val="24"/>
        </w:rPr>
        <w:t>(Kauchak &amp; Eggen, 2011; Yeh, 2009)</w:t>
      </w:r>
      <w:r w:rsidR="00083030">
        <w:fldChar w:fldCharType="end"/>
      </w:r>
      <w:r w:rsidR="00CF1060">
        <w:t>.</w:t>
      </w:r>
    </w:p>
    <w:p w14:paraId="47BA92BD" w14:textId="77777777" w:rsidR="004A54DB" w:rsidRDefault="004A54DB" w:rsidP="004A54DB">
      <w:pPr>
        <w:spacing w:line="480" w:lineRule="auto"/>
        <w:jc w:val="both"/>
      </w:pPr>
    </w:p>
    <w:p w14:paraId="5FA485B7" w14:textId="772796FD" w:rsidR="004A1CFE" w:rsidRDefault="004822AA" w:rsidP="004A1CFE">
      <w:pPr>
        <w:spacing w:line="480" w:lineRule="auto"/>
        <w:jc w:val="both"/>
      </w:pPr>
      <w:r>
        <w:t>Det Kognitiva</w:t>
      </w:r>
      <w:r w:rsidR="00850895" w:rsidRPr="00EF5A81">
        <w:t xml:space="preserve"> perspektiv</w:t>
      </w:r>
      <w:r>
        <w:t>et</w:t>
      </w:r>
      <w:r w:rsidR="00850895" w:rsidRPr="00EF5A81">
        <w:t xml:space="preserve"> </w:t>
      </w:r>
      <w:r w:rsidR="009B5FD4" w:rsidRPr="00EF5A81">
        <w:t>är</w:t>
      </w:r>
      <w:r w:rsidR="004C23F2" w:rsidRPr="00EF5A81">
        <w:t xml:space="preserve"> istället</w:t>
      </w:r>
      <w:r w:rsidR="009B5FD4" w:rsidRPr="00EF5A81">
        <w:t xml:space="preserve"> baser</w:t>
      </w:r>
      <w:r w:rsidR="00B661EF" w:rsidRPr="00EF5A81">
        <w:t>at</w:t>
      </w:r>
      <w:r w:rsidR="009B5FD4" w:rsidRPr="00EF5A81">
        <w:t xml:space="preserve"> på</w:t>
      </w:r>
      <w:r w:rsidR="00850895" w:rsidRPr="00EF5A81">
        <w:t xml:space="preserve"> </w:t>
      </w:r>
      <w:r w:rsidR="00F11601">
        <w:t xml:space="preserve">”lärande genom förståelse” </w:t>
      </w:r>
      <w:r w:rsidR="006C0816">
        <w:t xml:space="preserve">och utnyttjar relationen mellan kognitiva processer och </w:t>
      </w:r>
      <w:r w:rsidR="00E12474">
        <w:t>beteende</w:t>
      </w:r>
      <w:r w:rsidR="006C0816">
        <w:t xml:space="preserve"> för att strukturera kursinnehåll och ge upphov till transformationer i kognitiva strukturer </w:t>
      </w:r>
      <w:r w:rsidR="00CF3F07">
        <w:fldChar w:fldCharType="begin"/>
      </w:r>
      <w:r w:rsidR="00C91F45">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00CF3F07">
        <w:fldChar w:fldCharType="separate"/>
      </w:r>
      <w:r w:rsidR="004D2145">
        <w:rPr>
          <w:rFonts w:cs="Times New Roman"/>
          <w:szCs w:val="24"/>
        </w:rPr>
        <w:t>(</w:t>
      </w:r>
      <w:r w:rsidR="004D2145" w:rsidRPr="004D2145">
        <w:rPr>
          <w:rFonts w:cs="Times New Roman"/>
          <w:szCs w:val="24"/>
        </w:rPr>
        <w:t>Conole, 2010; Dalsgaard, 2005)</w:t>
      </w:r>
      <w:r w:rsidR="00CF3F07">
        <w:fldChar w:fldCharType="end"/>
      </w:r>
      <w:r w:rsidR="00012EE9" w:rsidRPr="00CF3F07">
        <w:t>.</w:t>
      </w:r>
      <w:r w:rsidR="00B00BFB">
        <w:t xml:space="preserve"> Studenten lär sig </w:t>
      </w:r>
      <w:r w:rsidR="00470E31">
        <w:t xml:space="preserve">bl.a. </w:t>
      </w:r>
      <w:r w:rsidR="00B00BFB">
        <w:t xml:space="preserve">genom omvandling av erfarenhet </w:t>
      </w:r>
      <w:r w:rsidR="00470E31">
        <w:t>till kunskap och kompetens</w:t>
      </w:r>
      <w:r w:rsidR="0032261D">
        <w:t>,</w:t>
      </w:r>
      <w:r w:rsidR="00470E31">
        <w:t xml:space="preserve"> ofta genom </w:t>
      </w:r>
      <w:r w:rsidR="00CB012E" w:rsidRPr="00CB012E">
        <w:t>självstyrd</w:t>
      </w:r>
      <w:r w:rsidR="00CB012E">
        <w:t>a aktivitet</w:t>
      </w:r>
      <w:r w:rsidR="00E12474">
        <w:t>er</w:t>
      </w:r>
      <w:r w:rsidR="00CB012E">
        <w:t xml:space="preserve"> och </w:t>
      </w:r>
      <w:r w:rsidR="00470E31">
        <w:t>lösning av specifika problem</w:t>
      </w:r>
      <w:r w:rsidR="00DE4DD3">
        <w:t xml:space="preserve"> (Conole, 2010, </w:t>
      </w:r>
      <w:proofErr w:type="spellStart"/>
      <w:r w:rsidR="00DE4DD3">
        <w:t>Brodie</w:t>
      </w:r>
      <w:proofErr w:type="spellEnd"/>
      <w:r w:rsidR="00DE4DD3">
        <w:t>, 2005)</w:t>
      </w:r>
      <w:r w:rsidR="00470E31">
        <w:t xml:space="preserve">. </w:t>
      </w:r>
      <w:r w:rsidR="00CF5985" w:rsidRPr="00EF5A81">
        <w:t>En modell inom</w:t>
      </w:r>
      <w:r w:rsidR="00B77B49" w:rsidRPr="00EF5A81">
        <w:t xml:space="preserve"> </w:t>
      </w:r>
      <w:r w:rsidR="00866F2D">
        <w:t xml:space="preserve">det </w:t>
      </w:r>
      <w:r w:rsidR="00CF3F07">
        <w:t>Kognitiva</w:t>
      </w:r>
      <w:r w:rsidR="00F611BE" w:rsidRPr="00EF5A81">
        <w:t xml:space="preserve"> </w:t>
      </w:r>
      <w:r w:rsidR="00850895" w:rsidRPr="00EF5A81">
        <w:t>perspek</w:t>
      </w:r>
      <w:r w:rsidR="00CF5985" w:rsidRPr="00EF5A81">
        <w:t>tiv</w:t>
      </w:r>
      <w:r w:rsidR="0091479D">
        <w:t>et</w:t>
      </w:r>
      <w:r w:rsidR="000F0251" w:rsidRPr="00EF5A81">
        <w:t xml:space="preserve"> kallas Konstruktivistisk L</w:t>
      </w:r>
      <w:r w:rsidR="00850895" w:rsidRPr="00EF5A81">
        <w:t>äromiljö (KL</w:t>
      </w:r>
      <w:r w:rsidR="00413AFC" w:rsidRPr="00EF5A81">
        <w:t>M</w:t>
      </w:r>
      <w:r w:rsidR="00850895" w:rsidRPr="00EF5A81">
        <w:t>)</w:t>
      </w:r>
      <w:r w:rsidR="00B77B49" w:rsidRPr="00EF5A81">
        <w:t>,</w:t>
      </w:r>
      <w:r w:rsidR="00850895" w:rsidRPr="00EF5A81">
        <w:t xml:space="preserve"> och baserar sig på att studenten bygger sina egna mentala strukturer när de inte</w:t>
      </w:r>
      <w:r w:rsidR="0091477A" w:rsidRPr="00EF5A81">
        <w:t xml:space="preserve">ragerar med en miljö </w:t>
      </w:r>
      <w:r w:rsidR="0091477A" w:rsidRPr="00EF5A81">
        <w:fldChar w:fldCharType="begin"/>
      </w:r>
      <w:r w:rsidR="00692DE8" w:rsidRPr="00EF5A81">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rPr>
          <w:noProof/>
        </w:rPr>
        <w:t>(Yeh, 2009)</w:t>
      </w:r>
      <w:r w:rsidR="0091477A" w:rsidRPr="00EF5A81">
        <w:fldChar w:fldCharType="end"/>
      </w:r>
      <w:r w:rsidR="00B424BC">
        <w:t xml:space="preserve"> (Bilaga 1)</w:t>
      </w:r>
      <w:r w:rsidR="00850895" w:rsidRPr="00EF5A81">
        <w:t xml:space="preserve">. Modellen fokuserar på att studenten </w:t>
      </w:r>
      <w:r w:rsidR="00B661EF" w:rsidRPr="00EF5A81">
        <w:t xml:space="preserve">ställs inför </w:t>
      </w:r>
      <w:r w:rsidR="00850895" w:rsidRPr="00EF5A81">
        <w:t xml:space="preserve">ett problem </w:t>
      </w:r>
      <w:r w:rsidR="00B661EF" w:rsidRPr="00EF5A81">
        <w:t xml:space="preserve">som </w:t>
      </w:r>
      <w:r w:rsidR="00850895" w:rsidRPr="00EF5A81">
        <w:t xml:space="preserve">självständigt </w:t>
      </w:r>
      <w:r w:rsidR="00B661EF" w:rsidRPr="00EF5A81">
        <w:t xml:space="preserve">ska </w:t>
      </w:r>
      <w:r w:rsidR="00F611BE" w:rsidRPr="00EF5A81">
        <w:t>lösa</w:t>
      </w:r>
      <w:r w:rsidR="00FD29BA">
        <w:t>s</w:t>
      </w:r>
      <w:r w:rsidR="00F611BE" w:rsidRPr="00EF5A81">
        <w:t xml:space="preserve"> </w:t>
      </w:r>
      <w:r w:rsidR="00850895" w:rsidRPr="00EF5A81">
        <w:t>med hjälp av en tydlig d</w:t>
      </w:r>
      <w:r w:rsidR="00F611BE" w:rsidRPr="00EF5A81">
        <w:t xml:space="preserve">esign </w:t>
      </w:r>
      <w:r w:rsidR="009F664E" w:rsidRPr="00EF5A81">
        <w:t xml:space="preserve">som ska </w:t>
      </w:r>
      <w:r w:rsidR="00744110" w:rsidRPr="00EF5A81">
        <w:t>uppmuntra</w:t>
      </w:r>
      <w:r w:rsidR="00850895" w:rsidRPr="00EF5A81">
        <w:t xml:space="preserve"> studenten</w:t>
      </w:r>
      <w:r w:rsidR="00B424BC">
        <w:t xml:space="preserve"> att</w:t>
      </w:r>
      <w:r w:rsidR="00850895" w:rsidRPr="00EF5A81">
        <w:t xml:space="preserve"> frivilligt vilja uppt</w:t>
      </w:r>
      <w:r w:rsidR="0091477A" w:rsidRPr="00EF5A81">
        <w:t xml:space="preserve">äcka lärandet </w:t>
      </w:r>
      <w:r w:rsidR="0091477A" w:rsidRPr="00EF5A81">
        <w:fldChar w:fldCharType="begin"/>
      </w:r>
      <w:r w:rsidR="00692DE8" w:rsidRPr="00EF5A81">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rsidRPr="00EF5A81">
        <w:fldChar w:fldCharType="separate"/>
      </w:r>
      <w:r w:rsidR="0091477A" w:rsidRPr="00EF5A81">
        <w:t>(Yeh, 2009)</w:t>
      </w:r>
      <w:r w:rsidR="0091477A" w:rsidRPr="00EF5A81">
        <w:fldChar w:fldCharType="end"/>
      </w:r>
      <w:r w:rsidR="004A54DB">
        <w:t>.</w:t>
      </w:r>
      <w:r w:rsidR="004A1CFE" w:rsidRPr="004A1CFE">
        <w:t xml:space="preserve"> </w:t>
      </w:r>
    </w:p>
    <w:p w14:paraId="14479E10" w14:textId="77777777" w:rsidR="004A1CFE" w:rsidRDefault="004A1CFE" w:rsidP="004A1CFE">
      <w:pPr>
        <w:spacing w:line="480" w:lineRule="auto"/>
        <w:jc w:val="both"/>
      </w:pPr>
    </w:p>
    <w:p w14:paraId="27DAF670" w14:textId="37C4F4C9" w:rsidR="004A54DB" w:rsidRDefault="004C23F2" w:rsidP="004A54DB">
      <w:pPr>
        <w:spacing w:line="480" w:lineRule="auto"/>
        <w:jc w:val="both"/>
      </w:pPr>
      <w:r w:rsidRPr="00EF5A81">
        <w:t xml:space="preserve">Slutligen, </w:t>
      </w:r>
      <w:r w:rsidR="00B661EF" w:rsidRPr="00EF5A81">
        <w:t xml:space="preserve">handlar </w:t>
      </w:r>
      <w:r w:rsidRPr="00EF5A81">
        <w:t>d</w:t>
      </w:r>
      <w:r w:rsidR="00205671" w:rsidRPr="00EF5A81">
        <w:t>et S</w:t>
      </w:r>
      <w:r w:rsidR="00850895" w:rsidRPr="00EF5A81">
        <w:t xml:space="preserve">ociokulturella perspektivet om </w:t>
      </w:r>
      <w:r w:rsidR="00CB012E">
        <w:t>”lärande genom social interaktion”</w:t>
      </w:r>
      <w:r w:rsidR="00866F2D">
        <w:t>,</w:t>
      </w:r>
      <w:r w:rsidR="00CB012E">
        <w:t xml:space="preserve"> det vill säga, </w:t>
      </w:r>
      <w:r w:rsidR="00850895" w:rsidRPr="00EF5A81">
        <w:t>att d</w:t>
      </w:r>
      <w:r w:rsidR="00205671" w:rsidRPr="00EF5A81">
        <w:t>elta i sociala sammanhang</w:t>
      </w:r>
      <w:r w:rsidR="00850895" w:rsidRPr="00EF5A81">
        <w:t xml:space="preserve"> för att </w:t>
      </w:r>
      <w:r w:rsidR="00B661EF" w:rsidRPr="00EF5A81">
        <w:t xml:space="preserve">studenten ska lära </w:t>
      </w:r>
      <w:r w:rsidR="00B661EF" w:rsidRPr="0032261D">
        <w:t>sig</w:t>
      </w:r>
      <w:r w:rsidR="0032261D">
        <w:t xml:space="preserve"> </w:t>
      </w:r>
      <w:r w:rsidR="0032261D" w:rsidRPr="0032261D">
        <w:fldChar w:fldCharType="begin"/>
      </w:r>
      <w:r w:rsidR="00295C27">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61D" w:rsidRPr="0032261D">
        <w:fldChar w:fldCharType="separate"/>
      </w:r>
      <w:r w:rsidR="00C91F45" w:rsidRPr="00C91F45">
        <w:rPr>
          <w:rFonts w:cs="Times New Roman"/>
          <w:szCs w:val="24"/>
        </w:rPr>
        <w:t>(Conole, 2010)</w:t>
      </w:r>
      <w:r w:rsidR="0032261D" w:rsidRPr="0032261D">
        <w:fldChar w:fldCharType="end"/>
      </w:r>
      <w:r w:rsidR="0032261D">
        <w:t xml:space="preserve">. </w:t>
      </w:r>
      <w:r w:rsidR="00B661EF" w:rsidRPr="0032261D">
        <w:t>E</w:t>
      </w:r>
      <w:r w:rsidR="00205671" w:rsidRPr="0032261D">
        <w:t>tt</w:t>
      </w:r>
      <w:r w:rsidR="00205671" w:rsidRPr="00EF5A81">
        <w:t xml:space="preserve"> exempel på dessa </w:t>
      </w:r>
      <w:r w:rsidR="00B661EF" w:rsidRPr="00EF5A81">
        <w:t xml:space="preserve">former av </w:t>
      </w:r>
      <w:r w:rsidR="00205671" w:rsidRPr="00EF5A81">
        <w:t xml:space="preserve">sammanhang är </w:t>
      </w:r>
      <w:r w:rsidR="00B661EF" w:rsidRPr="00EF5A81">
        <w:t xml:space="preserve">användningen av </w:t>
      </w:r>
      <w:r w:rsidR="00850895" w:rsidRPr="00EF5A81">
        <w:t xml:space="preserve">små studentgrupper </w:t>
      </w:r>
      <w:r w:rsidR="00B661EF" w:rsidRPr="00EF5A81">
        <w:t>där studente</w:t>
      </w:r>
      <w:r w:rsidR="00FD29BA">
        <w:t>rna</w:t>
      </w:r>
      <w:r w:rsidR="00B661EF" w:rsidRPr="00EF5A81">
        <w:t xml:space="preserve"> kan </w:t>
      </w:r>
      <w:r w:rsidR="00850895" w:rsidRPr="00EF5A81">
        <w:t xml:space="preserve">skaffa </w:t>
      </w:r>
      <w:r w:rsidR="00FD29BA">
        <w:t xml:space="preserve">sig </w:t>
      </w:r>
      <w:r w:rsidR="00850895" w:rsidRPr="00EF5A81">
        <w:t xml:space="preserve">kunskaper </w:t>
      </w:r>
      <w:r w:rsidR="00205671" w:rsidRPr="00EF5A81">
        <w:t>tillsammans</w:t>
      </w:r>
      <w:r w:rsidR="004F5AA8" w:rsidRPr="00EF5A81">
        <w:t xml:space="preserve">. </w:t>
      </w:r>
      <w:r w:rsidR="00AD0B2B">
        <w:t xml:space="preserve">I </w:t>
      </w:r>
      <w:r w:rsidR="00E12474">
        <w:t xml:space="preserve">de </w:t>
      </w:r>
      <w:r w:rsidR="00AD0B2B">
        <w:t>små studentgrupper</w:t>
      </w:r>
      <w:r w:rsidR="00E12474">
        <w:t>na</w:t>
      </w:r>
      <w:r w:rsidR="00AD0B2B">
        <w:t xml:space="preserve">, </w:t>
      </w:r>
      <w:r w:rsidR="00D56AA9">
        <w:t xml:space="preserve">motiveras </w:t>
      </w:r>
      <w:r w:rsidR="00E12474">
        <w:t xml:space="preserve">studenten </w:t>
      </w:r>
      <w:r w:rsidR="00D56AA9">
        <w:t xml:space="preserve">till lärande genom bl.a. sin motivation att etablera sig i gruppen </w:t>
      </w:r>
      <w:r w:rsidR="00FD29BA">
        <w:t>genom att</w:t>
      </w:r>
      <w:r w:rsidR="00D56AA9">
        <w:t xml:space="preserve"> bidra </w:t>
      </w:r>
      <w:r w:rsidR="00FD29BA">
        <w:t xml:space="preserve">med </w:t>
      </w:r>
      <w:r w:rsidR="00D56AA9">
        <w:t>sin egen insats</w:t>
      </w:r>
      <w:r w:rsidR="00AD0B2B">
        <w:t xml:space="preserve"> och tidigare kunskaper. </w:t>
      </w:r>
      <w:r w:rsidR="00D56AA9">
        <w:t xml:space="preserve"> </w:t>
      </w:r>
      <w:r w:rsidR="00AD0B2B">
        <w:t>Samtidigt,</w:t>
      </w:r>
      <w:r w:rsidR="00D56AA9">
        <w:t xml:space="preserve"> </w:t>
      </w:r>
      <w:r w:rsidR="00AD0B2B">
        <w:t>stödjer</w:t>
      </w:r>
      <w:r w:rsidR="00D56AA9">
        <w:t xml:space="preserve"> </w:t>
      </w:r>
      <w:r w:rsidR="00CC42D0">
        <w:t xml:space="preserve">gruppen </w:t>
      </w:r>
      <w:r w:rsidR="00D56AA9">
        <w:t>läroprocessen genom utveckling av</w:t>
      </w:r>
      <w:r w:rsidR="00AD0B2B">
        <w:t xml:space="preserve"> praxis som delas inom gruppen och </w:t>
      </w:r>
      <w:r w:rsidR="002A4176">
        <w:lastRenderedPageBreak/>
        <w:t>inkluderar</w:t>
      </w:r>
      <w:r w:rsidR="0032261D">
        <w:t>,</w:t>
      </w:r>
      <w:r w:rsidR="00AD0B2B">
        <w:t xml:space="preserve"> t</w:t>
      </w:r>
      <w:r w:rsidR="00E12474">
        <w:t>ill exempel</w:t>
      </w:r>
      <w:r w:rsidR="00D56AA9">
        <w:t xml:space="preserve"> värderingar och specifik kunskap</w:t>
      </w:r>
      <w:r w:rsidR="00AD0B2B">
        <w:t xml:space="preserve"> </w:t>
      </w:r>
      <w:r w:rsidR="003727F8" w:rsidRPr="008C1E9D">
        <w:fldChar w:fldCharType="begin"/>
      </w:r>
      <w:r w:rsidR="00C91F45">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3727F8" w:rsidRPr="008C1E9D">
        <w:fldChar w:fldCharType="separate"/>
      </w:r>
      <w:r w:rsidR="00C91F45" w:rsidRPr="00C91F45">
        <w:rPr>
          <w:rFonts w:cs="Times New Roman"/>
          <w:szCs w:val="24"/>
        </w:rPr>
        <w:t>(Mayes &amp; de Freitas, 2004)</w:t>
      </w:r>
      <w:r w:rsidR="003727F8" w:rsidRPr="008C1E9D">
        <w:fldChar w:fldCharType="end"/>
      </w:r>
      <w:r w:rsidR="003727F8" w:rsidRPr="008C1E9D">
        <w:t xml:space="preserve">. </w:t>
      </w:r>
      <w:r w:rsidR="00FC2E6B" w:rsidRPr="008C1E9D">
        <w:t>S</w:t>
      </w:r>
      <w:r w:rsidR="00CF5985" w:rsidRPr="008C1E9D">
        <w:t>ocio</w:t>
      </w:r>
      <w:r w:rsidR="00CF5985" w:rsidRPr="00EF5A81">
        <w:t>kulturellt perspektiv</w:t>
      </w:r>
      <w:r w:rsidR="00850895" w:rsidRPr="00EF5A81">
        <w:t xml:space="preserve"> </w:t>
      </w:r>
      <w:r w:rsidR="00744110" w:rsidRPr="00EF5A81">
        <w:t xml:space="preserve">inkluderar </w:t>
      </w:r>
      <w:r w:rsidR="009F664E" w:rsidRPr="00EF5A81">
        <w:t>modellen Aktivitets T</w:t>
      </w:r>
      <w:r w:rsidR="00850895" w:rsidRPr="00EF5A81">
        <w:t>eori (AT</w:t>
      </w:r>
      <w:r w:rsidR="009F664E" w:rsidRPr="00EF5A81">
        <w:t>M</w:t>
      </w:r>
      <w:r w:rsidR="00850895" w:rsidRPr="00EF5A81">
        <w:t>)</w:t>
      </w:r>
      <w:r w:rsidR="008C1E9D">
        <w:t xml:space="preserve"> </w:t>
      </w:r>
      <w:r w:rsidR="004F6381" w:rsidRPr="00EF5A81">
        <w:fldChar w:fldCharType="begin"/>
      </w:r>
      <w:r w:rsidR="00692DE8" w:rsidRPr="00EF5A81">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rsidRPr="00EF5A81">
        <w:fldChar w:fldCharType="separate"/>
      </w:r>
      <w:r w:rsidR="00F1711B" w:rsidRPr="00EF5A81">
        <w:t>(</w:t>
      </w:r>
      <w:r w:rsidR="00C67983" w:rsidRPr="00EF5A81">
        <w:t>Conole, 2010)</w:t>
      </w:r>
      <w:r w:rsidR="004F6381" w:rsidRPr="00EF5A81">
        <w:fldChar w:fldCharType="end"/>
      </w:r>
      <w:r w:rsidR="00B424BC">
        <w:t xml:space="preserve"> (Bilaga 1)</w:t>
      </w:r>
      <w:r w:rsidR="004F5AA8" w:rsidRPr="00EF5A81">
        <w:t xml:space="preserve">. </w:t>
      </w:r>
      <w:r w:rsidR="00FF20FE">
        <w:t xml:space="preserve">ATM är baserad på sex hörnstenar som utnyttjas för att </w:t>
      </w:r>
      <w:r w:rsidR="00C707E6">
        <w:t xml:space="preserve">åstadkomma ett </w:t>
      </w:r>
      <w:r w:rsidR="00B306BC">
        <w:t>inlärningsresultat</w:t>
      </w:r>
      <w:r w:rsidR="00FF20FE">
        <w:t xml:space="preserve">: </w:t>
      </w:r>
      <w:r w:rsidR="00FF20FE" w:rsidRPr="008C1E9D">
        <w:rPr>
          <w:i/>
        </w:rPr>
        <w:t>verktyg</w:t>
      </w:r>
      <w:r w:rsidR="00FF20FE">
        <w:t xml:space="preserve">, </w:t>
      </w:r>
      <w:r w:rsidR="00FF20FE" w:rsidRPr="008C1E9D">
        <w:rPr>
          <w:i/>
        </w:rPr>
        <w:t>deltagare</w:t>
      </w:r>
      <w:r w:rsidR="00FF20FE">
        <w:t xml:space="preserve">, </w:t>
      </w:r>
      <w:r w:rsidR="00C707E6" w:rsidRPr="008C1E9D">
        <w:rPr>
          <w:i/>
        </w:rPr>
        <w:t>ändamål</w:t>
      </w:r>
      <w:r w:rsidR="00FF20FE">
        <w:t xml:space="preserve">, </w:t>
      </w:r>
      <w:r w:rsidR="00FF20FE" w:rsidRPr="008C1E9D">
        <w:rPr>
          <w:i/>
        </w:rPr>
        <w:t>regler</w:t>
      </w:r>
      <w:r w:rsidR="00FF20FE">
        <w:t xml:space="preserve">, </w:t>
      </w:r>
      <w:r w:rsidR="00FF20FE" w:rsidRPr="008C1E9D">
        <w:rPr>
          <w:i/>
        </w:rPr>
        <w:t>gemenskap</w:t>
      </w:r>
      <w:r w:rsidR="00FF20FE">
        <w:t xml:space="preserve">, och </w:t>
      </w:r>
      <w:r w:rsidR="007733D5" w:rsidRPr="007733D5">
        <w:rPr>
          <w:i/>
        </w:rPr>
        <w:t>sociala organisationsmodell</w:t>
      </w:r>
      <w:r w:rsidR="00FD29BA">
        <w:rPr>
          <w:i/>
        </w:rPr>
        <w:t>er</w:t>
      </w:r>
      <w:r w:rsidR="007733D5" w:rsidRPr="007733D5">
        <w:rPr>
          <w:i/>
        </w:rPr>
        <w:t xml:space="preserve"> </w:t>
      </w:r>
      <w:r w:rsidR="003727F8" w:rsidRPr="008C1E9D">
        <w:fldChar w:fldCharType="begin"/>
      </w:r>
      <w:r w:rsidR="00C91F45">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003727F8" w:rsidRPr="008C1E9D">
        <w:fldChar w:fldCharType="separate"/>
      </w:r>
      <w:r w:rsidR="00C91F45" w:rsidRPr="00C91F45">
        <w:rPr>
          <w:rFonts w:cs="Times New Roman"/>
          <w:szCs w:val="24"/>
        </w:rPr>
        <w:t>(Engeström, 1987)</w:t>
      </w:r>
      <w:r w:rsidR="003727F8" w:rsidRPr="008C1E9D">
        <w:fldChar w:fldCharType="end"/>
      </w:r>
      <w:r w:rsidR="003727F8">
        <w:t xml:space="preserve">. </w:t>
      </w:r>
      <w:r w:rsidR="00FF20FE">
        <w:t xml:space="preserve">ATM förutsätter att </w:t>
      </w:r>
      <w:r w:rsidR="00C707E6" w:rsidRPr="008C1E9D">
        <w:rPr>
          <w:i/>
        </w:rPr>
        <w:t>deltagare</w:t>
      </w:r>
      <w:r w:rsidR="00C707E6">
        <w:t xml:space="preserve"> jobbar</w:t>
      </w:r>
      <w:r w:rsidR="00FD29BA">
        <w:t xml:space="preserve"> tillsammans</w:t>
      </w:r>
      <w:r w:rsidR="00C707E6">
        <w:t xml:space="preserve"> mot</w:t>
      </w:r>
      <w:r w:rsidR="003727F8">
        <w:t xml:space="preserve"> ett</w:t>
      </w:r>
      <w:r w:rsidR="00C707E6">
        <w:t xml:space="preserve"> gemensamt </w:t>
      </w:r>
      <w:r w:rsidR="00C707E6" w:rsidRPr="00527625">
        <w:rPr>
          <w:i/>
        </w:rPr>
        <w:t>ändamål</w:t>
      </w:r>
      <w:r w:rsidR="00C707E6" w:rsidRPr="00EF5A81">
        <w:t xml:space="preserve"> </w:t>
      </w:r>
      <w:r w:rsidR="00C707E6">
        <w:t>(</w:t>
      </w:r>
      <w:r w:rsidR="00C707E6" w:rsidRPr="00527625">
        <w:rPr>
          <w:i/>
        </w:rPr>
        <w:t>gemenskap</w:t>
      </w:r>
      <w:r w:rsidR="00C707E6">
        <w:t xml:space="preserve">). Detta sker med hjälp av specifika </w:t>
      </w:r>
      <w:r w:rsidR="00C707E6">
        <w:rPr>
          <w:i/>
        </w:rPr>
        <w:t>verktyg</w:t>
      </w:r>
      <w:r w:rsidR="00C707E6">
        <w:t xml:space="preserve"> </w:t>
      </w:r>
      <w:r w:rsidR="00B306BC">
        <w:t>för</w:t>
      </w:r>
      <w:r w:rsidR="007733D5">
        <w:t xml:space="preserve"> att nå ett inlärningsresultat</w:t>
      </w:r>
      <w:r w:rsidR="00B306BC">
        <w:t xml:space="preserve"> </w:t>
      </w:r>
      <w:r w:rsidR="007733D5">
        <w:t xml:space="preserve">och </w:t>
      </w:r>
      <w:r w:rsidR="003727F8">
        <w:t xml:space="preserve">som </w:t>
      </w:r>
      <w:r w:rsidR="00B306BC">
        <w:t>är</w:t>
      </w:r>
      <w:r w:rsidR="007733D5">
        <w:t xml:space="preserve"> styrd</w:t>
      </w:r>
      <w:r w:rsidR="00B306BC">
        <w:t xml:space="preserve"> av </w:t>
      </w:r>
      <w:r w:rsidR="00B306BC">
        <w:rPr>
          <w:i/>
        </w:rPr>
        <w:t xml:space="preserve">regler </w:t>
      </w:r>
      <w:r w:rsidR="00B306BC">
        <w:t>och</w:t>
      </w:r>
      <w:r w:rsidR="00B306BC">
        <w:rPr>
          <w:i/>
        </w:rPr>
        <w:t xml:space="preserve"> </w:t>
      </w:r>
      <w:r w:rsidR="007733D5" w:rsidRPr="007733D5">
        <w:rPr>
          <w:i/>
        </w:rPr>
        <w:t>sociala organisationsmodell</w:t>
      </w:r>
      <w:r w:rsidR="007733D5">
        <w:rPr>
          <w:i/>
        </w:rPr>
        <w:t>er</w:t>
      </w:r>
      <w:r w:rsidR="00B306BC">
        <w:t xml:space="preserve">. </w:t>
      </w:r>
      <w:r w:rsidR="007733D5">
        <w:t>ATM-baserad</w:t>
      </w:r>
      <w:r w:rsidR="008C1E9D">
        <w:t xml:space="preserve"> </w:t>
      </w:r>
      <w:r w:rsidR="007733D5">
        <w:t>inlärning</w:t>
      </w:r>
      <w:r w:rsidR="00850895" w:rsidRPr="00EF5A81">
        <w:t xml:space="preserve"> gör att förståelse uppstår både individuellt och gemensamt när det arbetas praktiskt i ett socialt sammanhang.</w:t>
      </w:r>
      <w:r w:rsidR="004A54DB">
        <w:t xml:space="preserve"> </w:t>
      </w:r>
    </w:p>
    <w:p w14:paraId="5E352C7A" w14:textId="77777777" w:rsidR="004A54DB" w:rsidRDefault="004A54DB" w:rsidP="004A54DB">
      <w:pPr>
        <w:spacing w:line="480" w:lineRule="auto"/>
        <w:jc w:val="both"/>
      </w:pPr>
    </w:p>
    <w:p w14:paraId="78074A72" w14:textId="453A4CE4" w:rsidR="00C77690" w:rsidRPr="00C77690" w:rsidRDefault="00C77690" w:rsidP="00C77690">
      <w:pPr>
        <w:spacing w:line="480" w:lineRule="auto"/>
        <w:rPr>
          <w:b/>
        </w:rPr>
      </w:pPr>
      <w:r>
        <w:rPr>
          <w:b/>
        </w:rPr>
        <w:t>Grades bakgrund</w:t>
      </w:r>
    </w:p>
    <w:p w14:paraId="5349BBBF" w14:textId="77777777" w:rsidR="004A1CFE" w:rsidRDefault="00A2390B" w:rsidP="004A1CFE">
      <w:pPr>
        <w:spacing w:line="480" w:lineRule="auto"/>
        <w:jc w:val="both"/>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w:t>
      </w:r>
      <w:r w:rsidR="00FD29BA">
        <w:t xml:space="preserve"> årligen</w:t>
      </w:r>
      <w:r>
        <w:t xml:space="preserve"> producerar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w:t>
      </w:r>
      <w:r w:rsidR="002C5DCC">
        <w:rPr>
          <w:rFonts w:cs="Times New Roman"/>
        </w:rPr>
        <w:t>en</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xml:space="preserve">. Företagets </w:t>
      </w:r>
      <w:r w:rsidR="007F1B19">
        <w:rPr>
          <w:rFonts w:cs="Times New Roman"/>
        </w:rPr>
        <w:t>kurse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FD29BA">
        <w:rPr>
          <w:rFonts w:cs="Times New Roman"/>
        </w:rPr>
        <w:t>inte</w:t>
      </w:r>
      <w:r w:rsidR="00D83AD0" w:rsidRPr="00713E7C">
        <w:rPr>
          <w:rFonts w:cs="Times New Roman"/>
        </w:rPr>
        <w:t xml:space="preserve"> </w:t>
      </w:r>
      <w:r w:rsidR="00850895" w:rsidRPr="00713E7C">
        <w:rPr>
          <w:rFonts w:cs="Times New Roman"/>
        </w:rPr>
        <w:t xml:space="preserve">utgår från någon specifik pedagogisk </w:t>
      </w:r>
      <w:r w:rsidR="00FD29BA">
        <w:rPr>
          <w:rFonts w:cs="Times New Roman"/>
        </w:rPr>
        <w:t>modell</w:t>
      </w:r>
      <w:r w:rsidR="00FD29BA" w:rsidRPr="00713E7C">
        <w:rPr>
          <w:rFonts w:cs="Times New Roman"/>
        </w:rPr>
        <w:t xml:space="preserve"> </w:t>
      </w:r>
      <w:r w:rsidR="00850895" w:rsidRPr="00713E7C">
        <w:rPr>
          <w:rFonts w:cs="Times New Roman"/>
        </w:rPr>
        <w:t>i dagsläget, kan det vara fördelaktigt för de</w:t>
      </w:r>
      <w:r w:rsidR="00FD29BA">
        <w:rPr>
          <w:rFonts w:cs="Times New Roman"/>
        </w:rPr>
        <w:t>m</w:t>
      </w:r>
      <w:r w:rsidR="00850895" w:rsidRPr="00713E7C">
        <w:rPr>
          <w:rFonts w:cs="Times New Roman"/>
        </w:rPr>
        <w:t xml:space="preserve"> att </w:t>
      </w:r>
      <w:r w:rsidR="00FD29BA">
        <w:rPr>
          <w:rFonts w:cs="Times New Roman"/>
        </w:rPr>
        <w:t>implementera</w:t>
      </w:r>
      <w:r w:rsidR="00FD29BA" w:rsidRPr="00713E7C">
        <w:rPr>
          <w:rFonts w:cs="Times New Roman"/>
        </w:rPr>
        <w:t xml:space="preserve"> </w:t>
      </w:r>
      <w:r w:rsidR="00850895" w:rsidRPr="00713E7C">
        <w:rPr>
          <w:rFonts w:cs="Times New Roman"/>
        </w:rPr>
        <w:t xml:space="preserve">en </w:t>
      </w:r>
      <w:r w:rsidR="00991BE3">
        <w:rPr>
          <w:rFonts w:cs="Times New Roman"/>
        </w:rPr>
        <w:t>sådan</w:t>
      </w:r>
      <w:r w:rsidR="00991BE3" w:rsidRPr="00713E7C">
        <w:rPr>
          <w:rFonts w:cs="Times New Roman"/>
        </w:rPr>
        <w:t xml:space="preserve"> </w:t>
      </w:r>
      <w:r w:rsidR="00850895" w:rsidRPr="00713E7C">
        <w:rPr>
          <w:rFonts w:cs="Times New Roman"/>
        </w:rPr>
        <w:t xml:space="preserve">modell för att </w:t>
      </w:r>
      <w:r w:rsidR="00991BE3">
        <w:rPr>
          <w:rFonts w:cs="Times New Roman"/>
        </w:rPr>
        <w:t>förbättra deras e-kurser.</w:t>
      </w:r>
      <w:r w:rsidR="004A1CFE" w:rsidRPr="004A1CFE">
        <w:t xml:space="preserve"> </w:t>
      </w:r>
    </w:p>
    <w:p w14:paraId="7307184B" w14:textId="77777777" w:rsidR="00183881" w:rsidRDefault="00183881" w:rsidP="004A1CFE">
      <w:pPr>
        <w:spacing w:line="480" w:lineRule="auto"/>
        <w:jc w:val="both"/>
      </w:pPr>
    </w:p>
    <w:p w14:paraId="2244146D" w14:textId="42056142" w:rsidR="00261F22" w:rsidRPr="00183881" w:rsidRDefault="00183881" w:rsidP="00183881">
      <w:pPr>
        <w:spacing w:line="480" w:lineRule="auto"/>
        <w:rPr>
          <w:b/>
        </w:rPr>
      </w:pPr>
      <w:r>
        <w:rPr>
          <w:b/>
        </w:rPr>
        <w:t>Sammanfattning av studiens mål, metod, och slutsatser</w:t>
      </w:r>
    </w:p>
    <w:p w14:paraId="3EC0EA8E" w14:textId="49932259"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w:t>
      </w:r>
      <w:r w:rsidR="00991BE3">
        <w:rPr>
          <w:rFonts w:cs="Times New Roman"/>
        </w:rPr>
        <w:t>riktlinjer</w:t>
      </w:r>
      <w:r w:rsidR="00991BE3" w:rsidRPr="00713E7C">
        <w:rPr>
          <w:rFonts w:cs="Times New Roman"/>
        </w:rPr>
        <w:t xml:space="preserve"> </w:t>
      </w:r>
      <w:r w:rsidRPr="00713E7C">
        <w:rPr>
          <w:rFonts w:cs="Times New Roman"/>
        </w:rPr>
        <w:t>till en modellbaserad</w:t>
      </w:r>
      <w:r w:rsidR="0089225C">
        <w:rPr>
          <w:rFonts w:cs="Times New Roman"/>
        </w:rPr>
        <w:t xml:space="preserve"> </w:t>
      </w:r>
      <w:r w:rsidRPr="00713E7C">
        <w:rPr>
          <w:rFonts w:cs="Times New Roman"/>
        </w:rPr>
        <w:t xml:space="preserve">strategi skulle stödjas genom att förstå </w:t>
      </w:r>
      <w:r w:rsidR="001E05E5">
        <w:rPr>
          <w:rFonts w:cs="Times New Roman"/>
        </w:rPr>
        <w:t>”H</w:t>
      </w:r>
      <w:r w:rsidRPr="00713E7C">
        <w:rPr>
          <w:rFonts w:cs="Times New Roman"/>
        </w:rPr>
        <w:t>ur</w:t>
      </w:r>
      <w:r w:rsidR="001E05E5">
        <w:rPr>
          <w:rFonts w:cs="Times New Roman"/>
        </w:rPr>
        <w:t xml:space="preserve"> </w:t>
      </w:r>
      <w:r w:rsidR="00092C24">
        <w:rPr>
          <w:rFonts w:cs="Times New Roman"/>
        </w:rPr>
        <w:t>Grades</w:t>
      </w:r>
      <w:r w:rsidRPr="00713E7C">
        <w:rPr>
          <w:rFonts w:cs="Times New Roman"/>
        </w:rPr>
        <w:t xml:space="preserve"> befintliga </w:t>
      </w:r>
      <w:r w:rsidR="006D6C38" w:rsidRPr="00713E7C">
        <w:rPr>
          <w:rFonts w:cs="Times New Roman"/>
        </w:rPr>
        <w:t>pedagogis</w:t>
      </w:r>
      <w:r w:rsidR="006D6C38">
        <w:rPr>
          <w:rFonts w:cs="Times New Roman"/>
        </w:rPr>
        <w:t>ka</w:t>
      </w:r>
      <w:r w:rsidR="00442178">
        <w:rPr>
          <w:rFonts w:cs="Times New Roman"/>
        </w:rPr>
        <w:t xml:space="preserve"> riktlinjer</w:t>
      </w:r>
      <w:r w:rsidRPr="00713E7C">
        <w:rPr>
          <w:rFonts w:cs="Times New Roman"/>
        </w:rPr>
        <w:t xml:space="preserve"> </w:t>
      </w:r>
      <w:r w:rsidR="00CF1060">
        <w:rPr>
          <w:rFonts w:cs="Times New Roman"/>
        </w:rPr>
        <w:t xml:space="preserve">passar </w:t>
      </w:r>
      <w:r w:rsidRPr="00713E7C">
        <w:rPr>
          <w:rFonts w:cs="Times New Roman"/>
        </w:rPr>
        <w:t xml:space="preserve">in i </w:t>
      </w:r>
      <w:r w:rsidR="001D7AAB">
        <w:rPr>
          <w:rFonts w:cs="Times New Roman"/>
        </w:rPr>
        <w:t xml:space="preserve">de pedagogiska perspektiven (Associativ, </w:t>
      </w:r>
      <w:r w:rsidR="00A6684C">
        <w:rPr>
          <w:rFonts w:cs="Times New Roman"/>
        </w:rPr>
        <w:t>Kognitivt</w:t>
      </w:r>
      <w:r w:rsidR="001D7AAB">
        <w:rPr>
          <w:rFonts w:cs="Times New Roman"/>
        </w:rPr>
        <w:t xml:space="preserve"> och S</w:t>
      </w:r>
      <w:r w:rsidRPr="00713E7C">
        <w:rPr>
          <w:rFonts w:cs="Times New Roman"/>
        </w:rPr>
        <w:t>ociokulturellt)</w:t>
      </w:r>
      <w:r w:rsidR="001E05E5">
        <w:rPr>
          <w:rFonts w:cs="Times New Roman"/>
        </w:rPr>
        <w:t>?”</w:t>
      </w:r>
      <w:r w:rsidR="00B3436A">
        <w:rPr>
          <w:rFonts w:cs="Times New Roman"/>
        </w:rPr>
        <w:t xml:space="preserve"> </w:t>
      </w:r>
      <w:r w:rsidRPr="00713E7C">
        <w:rPr>
          <w:rFonts w:cs="Times New Roman"/>
        </w:rPr>
        <w:t xml:space="preserve">För att </w:t>
      </w:r>
      <w:r w:rsidR="001E05E5">
        <w:rPr>
          <w:rFonts w:cs="Times New Roman"/>
        </w:rPr>
        <w:t>besvara</w:t>
      </w:r>
      <w:r w:rsidRPr="00713E7C">
        <w:rPr>
          <w:rFonts w:cs="Times New Roman"/>
        </w:rPr>
        <w:t xml:space="preserve"> </w:t>
      </w:r>
      <w:r w:rsidR="00D22FB9">
        <w:rPr>
          <w:rFonts w:cs="Times New Roman"/>
        </w:rPr>
        <w:t>denna fråga</w:t>
      </w:r>
      <w:r w:rsidRPr="00713E7C">
        <w:rPr>
          <w:rFonts w:cs="Times New Roman"/>
        </w:rPr>
        <w:t xml:space="preserve"> jämförde</w:t>
      </w:r>
      <w:r w:rsidR="00EB72CF">
        <w:rPr>
          <w:rFonts w:cs="Times New Roman"/>
        </w:rPr>
        <w:t>s</w:t>
      </w:r>
      <w:r w:rsidRPr="00713E7C">
        <w:rPr>
          <w:rFonts w:cs="Times New Roman"/>
        </w:rPr>
        <w:t xml:space="preserve"> Grades nuvarande pedagogiska </w:t>
      </w:r>
      <w:r w:rsidR="00442178">
        <w:rPr>
          <w:rFonts w:cs="Times New Roman"/>
        </w:rPr>
        <w:t>riktlinjer</w:t>
      </w:r>
      <w:r w:rsidR="00442178" w:rsidRPr="00713E7C">
        <w:rPr>
          <w:rFonts w:cs="Times New Roman"/>
        </w:rPr>
        <w:t xml:space="preserve"> </w:t>
      </w:r>
      <w:r w:rsidRPr="00713E7C">
        <w:rPr>
          <w:rFonts w:cs="Times New Roman"/>
        </w:rPr>
        <w:t>med en representativ modell (DIM, KLM, ATM) från vart och ett av de tre pedagogiska perspekti</w:t>
      </w:r>
      <w:r w:rsidR="00FC2E6B">
        <w:rPr>
          <w:rFonts w:cs="Times New Roman"/>
        </w:rPr>
        <w:t xml:space="preserve">ven. </w:t>
      </w:r>
      <w:r w:rsidR="00200331" w:rsidRPr="00A624BD">
        <w:rPr>
          <w:rFonts w:cs="Times New Roman"/>
        </w:rPr>
        <w:t>Resultatet visade att det Associativa perspektivet är lämpligast för att representera Grades aktuella pedagogiska riktlinjer</w:t>
      </w:r>
      <w:r w:rsidR="00EF771B">
        <w:rPr>
          <w:rFonts w:cs="Times New Roman"/>
        </w:rPr>
        <w:t>.</w:t>
      </w:r>
      <w:r w:rsidR="00B35451">
        <w:rPr>
          <w:rFonts w:cs="Times New Roman"/>
        </w:rPr>
        <w:t xml:space="preserve"> </w:t>
      </w:r>
      <w:r w:rsidR="00B35451">
        <w:rPr>
          <w:rFonts w:cs="Times New Roman"/>
        </w:rPr>
        <w:lastRenderedPageBreak/>
        <w:t>Resultaten tyder på att DIM-modellen skulle kunna representera en bra utgångspunkt</w:t>
      </w:r>
      <w:r w:rsidR="00D150FD">
        <w:rPr>
          <w:rFonts w:cs="Times New Roman"/>
        </w:rPr>
        <w:t xml:space="preserve"> </w:t>
      </w:r>
      <w:r w:rsidRPr="00713E7C">
        <w:rPr>
          <w:rFonts w:cs="Times New Roman"/>
        </w:rPr>
        <w:t>för att fortsätta undersöka vilka modeller som skulle kunna impl</w:t>
      </w:r>
      <w:r w:rsidR="007466FA">
        <w:rPr>
          <w:rFonts w:cs="Times New Roman"/>
        </w:rPr>
        <w:t xml:space="preserve">ementeras i framtiden på Grade. </w:t>
      </w:r>
      <w:r w:rsidR="001E05E5">
        <w:rPr>
          <w:rFonts w:cs="Times New Roman"/>
        </w:rPr>
        <w:t>Studien syftade också på</w:t>
      </w:r>
      <w:r w:rsidR="00F96BD6">
        <w:rPr>
          <w:rFonts w:cs="Times New Roman"/>
        </w:rPr>
        <w:t xml:space="preserve"> att </w:t>
      </w:r>
      <w:r w:rsidR="008670D1">
        <w:rPr>
          <w:rFonts w:cs="Times New Roman"/>
        </w:rPr>
        <w:t>förstå</w:t>
      </w:r>
      <w:r w:rsidR="00412495">
        <w:rPr>
          <w:rFonts w:cs="Times New Roman"/>
        </w:rPr>
        <w:t xml:space="preserve"> </w:t>
      </w:r>
      <w:r w:rsidR="001E05E5">
        <w:rPr>
          <w:rFonts w:cs="Times New Roman"/>
        </w:rPr>
        <w:t>vilk</w:t>
      </w:r>
      <w:r w:rsidR="00866F2D">
        <w:rPr>
          <w:rFonts w:cs="Times New Roman"/>
        </w:rPr>
        <w:t>a</w:t>
      </w:r>
      <w:r w:rsidR="001E05E5">
        <w:rPr>
          <w:rFonts w:cs="Times New Roman"/>
        </w:rPr>
        <w:t xml:space="preserve"> </w:t>
      </w:r>
      <w:r w:rsidR="008670D1">
        <w:rPr>
          <w:rFonts w:cs="Times New Roman"/>
        </w:rPr>
        <w:t>för och- nackdelar</w:t>
      </w:r>
      <w:r w:rsidR="00EA50F0">
        <w:rPr>
          <w:rFonts w:cs="Times New Roman"/>
        </w:rPr>
        <w:t xml:space="preserve"> </w:t>
      </w:r>
      <w:r w:rsidR="00D22FB9">
        <w:rPr>
          <w:rFonts w:cs="Times New Roman"/>
        </w:rPr>
        <w:t xml:space="preserve">som </w:t>
      </w:r>
      <w:r w:rsidR="001E05E5">
        <w:rPr>
          <w:rFonts w:cs="Times New Roman"/>
        </w:rPr>
        <w:t xml:space="preserve">finns </w:t>
      </w:r>
      <w:r w:rsidR="008670D1">
        <w:rPr>
          <w:rFonts w:cs="Times New Roman"/>
        </w:rPr>
        <w:t xml:space="preserve">med Grades nuvarande pedagogiska </w:t>
      </w:r>
      <w:r w:rsidR="006D6C38">
        <w:rPr>
          <w:rFonts w:cs="Times New Roman"/>
        </w:rPr>
        <w:t>riktlinjer</w:t>
      </w:r>
      <w:r w:rsidR="001E05E5">
        <w:rPr>
          <w:rFonts w:cs="Times New Roman"/>
        </w:rPr>
        <w:t xml:space="preserve"> och därför</w:t>
      </w:r>
      <w:r w:rsidR="008670D1">
        <w:rPr>
          <w:rFonts w:cs="Times New Roman"/>
        </w:rPr>
        <w:t xml:space="preserve">, utvärderades fyra av Grades tidigare </w:t>
      </w:r>
      <w:r w:rsidR="00EA50F0">
        <w:rPr>
          <w:rFonts w:cs="Times New Roman"/>
        </w:rPr>
        <w:t xml:space="preserve">kurser </w:t>
      </w:r>
      <w:r w:rsidR="008670D1">
        <w:rPr>
          <w:rFonts w:cs="Times New Roman"/>
        </w:rPr>
        <w:t xml:space="preserve">enligt DIM’s riktlinjer. Utvärderingen hittade </w:t>
      </w:r>
      <w:r w:rsidR="008670D1">
        <w:rPr>
          <w:lang w:eastAsia="sv-SE"/>
        </w:rPr>
        <w:t>variera</w:t>
      </w:r>
      <w:r w:rsidR="00412495">
        <w:rPr>
          <w:lang w:eastAsia="sv-SE"/>
        </w:rPr>
        <w:t>n</w:t>
      </w:r>
      <w:r w:rsidR="00C82DDB" w:rsidRPr="00C82DDB">
        <w:rPr>
          <w:lang w:eastAsia="sv-SE"/>
        </w:rPr>
        <w:t xml:space="preserve">de </w:t>
      </w:r>
      <w:r w:rsidR="008670D1">
        <w:rPr>
          <w:lang w:eastAsia="sv-SE"/>
        </w:rPr>
        <w:t xml:space="preserve">resultat </w:t>
      </w:r>
      <w:r w:rsidR="00C82DDB" w:rsidRPr="00C82DDB">
        <w:rPr>
          <w:lang w:eastAsia="sv-SE"/>
        </w:rPr>
        <w:t>beroende på vi</w:t>
      </w:r>
      <w:r w:rsidR="008670D1">
        <w:rPr>
          <w:lang w:eastAsia="sv-SE"/>
        </w:rPr>
        <w:t>lke</w:t>
      </w:r>
      <w:r w:rsidR="00412495">
        <w:rPr>
          <w:lang w:eastAsia="sv-SE"/>
        </w:rPr>
        <w:t>n</w:t>
      </w:r>
      <w:r w:rsidR="008670D1">
        <w:rPr>
          <w:lang w:eastAsia="sv-SE"/>
        </w:rPr>
        <w:t xml:space="preserve"> </w:t>
      </w:r>
      <w:r w:rsidR="008670D1" w:rsidRPr="000C6079">
        <w:rPr>
          <w:lang w:eastAsia="sv-SE"/>
        </w:rPr>
        <w:t>modell</w:t>
      </w:r>
      <w:r w:rsidR="00412495" w:rsidRPr="000C6079">
        <w:rPr>
          <w:lang w:eastAsia="sv-SE"/>
        </w:rPr>
        <w:t>-</w:t>
      </w:r>
      <w:r w:rsidR="008670D1" w:rsidRPr="000C6079">
        <w:rPr>
          <w:lang w:eastAsia="sv-SE"/>
        </w:rPr>
        <w:t>fas</w:t>
      </w:r>
      <w:r w:rsidR="008670D1">
        <w:rPr>
          <w:lang w:eastAsia="sv-SE"/>
        </w:rPr>
        <w:t xml:space="preserve"> som evaluerades och</w:t>
      </w:r>
      <w:r w:rsidR="00C82DDB" w:rsidRPr="00C82DDB">
        <w:rPr>
          <w:lang w:eastAsia="sv-SE"/>
        </w:rPr>
        <w:t xml:space="preserve"> </w:t>
      </w:r>
      <w:r w:rsidR="00C82DDB">
        <w:rPr>
          <w:lang w:eastAsia="sv-SE"/>
        </w:rPr>
        <w:t xml:space="preserve">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w:t>
      </w:r>
      <w:r w:rsidR="00412495">
        <w:rPr>
          <w:lang w:eastAsia="sv-SE"/>
        </w:rPr>
        <w:t xml:space="preserve"> de största</w:t>
      </w:r>
      <w:r w:rsidR="00C82DDB" w:rsidRPr="00C82DDB">
        <w:rPr>
          <w:lang w:eastAsia="sv-SE"/>
        </w:rPr>
        <w:t xml:space="preserve"> möjligheter</w:t>
      </w:r>
      <w:r w:rsidR="00412495">
        <w:rPr>
          <w:lang w:eastAsia="sv-SE"/>
        </w:rPr>
        <w:t>na</w:t>
      </w:r>
      <w:r w:rsidR="00C82DDB" w:rsidRPr="00C82DDB">
        <w:rPr>
          <w:lang w:eastAsia="sv-SE"/>
        </w:rPr>
        <w:t xml:space="preserve"> </w:t>
      </w:r>
      <w:r w:rsidR="00412495">
        <w:rPr>
          <w:lang w:eastAsia="sv-SE"/>
        </w:rPr>
        <w:t>för</w:t>
      </w:r>
      <w:r w:rsidR="00C82DDB" w:rsidRPr="00C82DDB">
        <w:rPr>
          <w:lang w:eastAsia="sv-SE"/>
        </w:rPr>
        <w:t xml:space="preserve"> förbättr</w:t>
      </w:r>
      <w:r w:rsidR="00412495">
        <w:rPr>
          <w:lang w:eastAsia="sv-SE"/>
        </w:rPr>
        <w:t>ing</w:t>
      </w:r>
      <w:r w:rsidR="00C82DDB" w:rsidRPr="00C82DDB">
        <w:rPr>
          <w:lang w:eastAsia="sv-SE"/>
        </w:rPr>
        <w:t xml:space="preserve">. I sin helhet ger resultatet från denna analys en tydlig </w:t>
      </w:r>
      <w:r w:rsidR="00412495">
        <w:rPr>
          <w:lang w:eastAsia="sv-SE"/>
        </w:rPr>
        <w:t xml:space="preserve">bild </w:t>
      </w:r>
      <w:r w:rsidR="00C82DDB" w:rsidRPr="00C82DDB">
        <w:rPr>
          <w:lang w:eastAsia="sv-SE"/>
        </w:rPr>
        <w:t>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412495">
        <w:rPr>
          <w:lang w:eastAsia="sv-SE"/>
        </w:rPr>
        <w:t>na</w:t>
      </w:r>
      <w:r w:rsidR="00C32530">
        <w:rPr>
          <w:lang w:eastAsia="sv-SE"/>
        </w:rPr>
        <w:t>, vilket</w:t>
      </w:r>
      <w:r w:rsidR="003B34BD">
        <w:rPr>
          <w:lang w:eastAsia="sv-SE"/>
        </w:rPr>
        <w:t xml:space="preserve"> tyder på att det inte är nödvändigt att utvärdera en anpassad pedagogisk modell för varje kurs.</w:t>
      </w:r>
    </w:p>
    <w:p w14:paraId="65E515DE" w14:textId="1E3A704E" w:rsidR="00D950AC" w:rsidRPr="003B44EC" w:rsidRDefault="00850895" w:rsidP="003B44EC">
      <w:pPr>
        <w:pStyle w:val="Heading11"/>
      </w:pPr>
      <w:bookmarkStart w:id="5" w:name="_Toc391456181"/>
      <w:bookmarkStart w:id="6" w:name="_Toc401327937"/>
      <w:bookmarkEnd w:id="5"/>
      <w:r>
        <w:t>Metod</w:t>
      </w:r>
      <w:bookmarkStart w:id="7" w:name="_Toc391456182"/>
      <w:bookmarkEnd w:id="6"/>
      <w:bookmarkEnd w:id="7"/>
    </w:p>
    <w:p w14:paraId="2EA8083A" w14:textId="652725B0" w:rsidR="009462CB" w:rsidRPr="009462CB" w:rsidRDefault="009462CB" w:rsidP="009462CB">
      <w:pPr>
        <w:tabs>
          <w:tab w:val="left" w:pos="1134"/>
        </w:tabs>
        <w:spacing w:line="480" w:lineRule="auto"/>
        <w:jc w:val="both"/>
        <w:rPr>
          <w:rFonts w:cs="Times New Roman"/>
        </w:rPr>
      </w:pPr>
      <w:r w:rsidRPr="009462CB">
        <w:rPr>
          <w:rFonts w:cs="Times New Roman"/>
        </w:rPr>
        <w:t>Studien följer framförallt en kvantitativ explorativ forskningsstrategi för att uppnå studiens mål. Studien anses vara explorat</w:t>
      </w:r>
      <w:r w:rsidR="00E369F3">
        <w:rPr>
          <w:rFonts w:cs="Times New Roman"/>
        </w:rPr>
        <w:t>iv eftersom den främst genererar</w:t>
      </w:r>
      <w:r w:rsidRPr="009462CB">
        <w:rPr>
          <w:rFonts w:cs="Times New Roman"/>
        </w:rPr>
        <w:t xml:space="preserve"> resultat basera</w:t>
      </w:r>
      <w:r w:rsidR="00E369F3">
        <w:rPr>
          <w:rFonts w:cs="Times New Roman"/>
        </w:rPr>
        <w:t>t</w:t>
      </w:r>
      <w:r w:rsidRPr="009462CB">
        <w:rPr>
          <w:rFonts w:cs="Times New Roman"/>
        </w:rPr>
        <w:t xml:space="preserve"> på ett litet urval och skulle gynnas av uppföljn</w:t>
      </w:r>
      <w:r w:rsidR="00E369F3">
        <w:rPr>
          <w:rFonts w:cs="Times New Roman"/>
        </w:rPr>
        <w:t>ing</w:t>
      </w:r>
      <w:r w:rsidRPr="009462CB">
        <w:rPr>
          <w:rFonts w:cs="Times New Roman"/>
        </w:rPr>
        <w:t xml:space="preserve"> i en större studie</w:t>
      </w:r>
      <w:r w:rsidR="00285087">
        <w:rPr>
          <w:rFonts w:cs="Times New Roman"/>
        </w:rPr>
        <w:t xml:space="preserve"> </w:t>
      </w:r>
      <w:r w:rsidR="00285087" w:rsidRPr="002A2729">
        <w:fldChar w:fldCharType="begin"/>
      </w:r>
      <w:r w:rsidR="00295C27">
        <w:instrText xml:space="preserve"> ADDIN ZOTERO_ITEM CSL_CITATION {"citationID":"QgN3Wlpb","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Pr="009462CB">
        <w:rPr>
          <w:rFonts w:cs="Times New Roman"/>
        </w:rPr>
        <w:t xml:space="preserve"> Studien kan också anses vara explorativt eftersom den lägger grunden till metodik för att uppfylla studiens mål och ger möjligheten för vidare metodutveckling i senare studier. </w:t>
      </w:r>
    </w:p>
    <w:p w14:paraId="7F506472" w14:textId="77777777" w:rsidR="009462CB" w:rsidRPr="009462CB" w:rsidRDefault="009462CB" w:rsidP="009462CB">
      <w:pPr>
        <w:tabs>
          <w:tab w:val="left" w:pos="1134"/>
        </w:tabs>
        <w:spacing w:line="480" w:lineRule="auto"/>
        <w:jc w:val="both"/>
        <w:rPr>
          <w:rFonts w:cs="Times New Roman"/>
        </w:rPr>
      </w:pPr>
    </w:p>
    <w:p w14:paraId="4A2A5F47" w14:textId="071FCCC6" w:rsidR="009462CB" w:rsidRDefault="009462CB" w:rsidP="009462CB">
      <w:pPr>
        <w:tabs>
          <w:tab w:val="left" w:pos="1134"/>
        </w:tabs>
        <w:spacing w:line="480" w:lineRule="auto"/>
        <w:jc w:val="both"/>
        <w:rPr>
          <w:rFonts w:cs="Times New Roman"/>
        </w:rPr>
      </w:pPr>
      <w:r w:rsidRPr="009462CB">
        <w:rPr>
          <w:rFonts w:cs="Times New Roman"/>
        </w:rPr>
        <w:t xml:space="preserve">En kvantitativ explorativ forskningsstrategi ansågs vara den lämpligaste forskningsstrategin för att den uppnår studiens mål. Användning av en explorativ strategi innan en större mängd resurser </w:t>
      </w:r>
      <w:proofErr w:type="gramStart"/>
      <w:r w:rsidR="002F0574" w:rsidRPr="009462CB">
        <w:rPr>
          <w:rFonts w:cs="Times New Roman"/>
        </w:rPr>
        <w:t>nyttjas</w:t>
      </w:r>
      <w:proofErr w:type="gramEnd"/>
      <w:r w:rsidRPr="009462CB">
        <w:rPr>
          <w:rFonts w:cs="Times New Roman"/>
        </w:rPr>
        <w:t xml:space="preserve"> till en mer omfattande studie är särskilt relevant när forskningsfältet är outforskat och en pålitlig grund behöver skapas innan utformning av en kvalificerad hypotes</w:t>
      </w:r>
      <w:r w:rsidR="00285087">
        <w:rPr>
          <w:rFonts w:cs="Times New Roman"/>
        </w:rPr>
        <w:t xml:space="preserve"> </w:t>
      </w:r>
      <w:r w:rsidR="00285087" w:rsidRPr="002A2729">
        <w:fldChar w:fldCharType="begin"/>
      </w:r>
      <w:r w:rsidR="00295C27">
        <w:instrText xml:space="preserve"> ADDIN ZOTERO_ITEM CSL_CITATION {"citationID":"hzDQETJf","properties":{"formattedCitation":"(Malhotra &amp; Birks, 2006)","plainCitation":"(Malhotra &amp; Birks, 2006)","noteIndex":0},"citationItems":[{"id":112,"uris":["http://zotero.org/users/local/QsygNxKM/items/YJQAMTVE"],"uri":["http://zotero.org/users/local/QsygNxKM/items/YJQAMTVE"],"itemData":{"id":112,"type":"book","title":"Marketing Research - An Applied Approach - European","publisher":"Prentice Hall, Inc., a Pearson Education company","edition":"Updated Second European Edition","abstract":"Being a marketing researcher is a very creative task. This creativity is nurtured by an environment that makes many demands on the researcher. They must be able to cope with the technical challenges to plan, gather, analyse and interpret information. They must be aware of the challenges faced by the array of decision-makers who trust sound marketing research. They must be able to empathise with the people they aim to question and observe, and to treat them with care and respect.\nTrying to develop the technical skills and to balance an appreciation of decision- makers and respondents may seem daunting. Finding the confidence to conduct research and to interpret the findings may seem difficult with so many options to consider. This is where we believe Marketing Research, An Applied Approach, 2nd European edition can help. Founded on the enormously successful US editions and the 1st European edition, this text aims to be comprehensive, authoritative and applied. This edition includes an array of European and international examples, practices and illustrations. It portrays a balance of qualitative and quantitative approaches to con- ducting research that allows the creative support of decision-makers. It will guide the reader through the challenges faced in conducting marketing research of the highest quality. This is achieved through an appropriate blend of scholarship with a highly applied and managerial orientation.","ISBN":"0 273 69530 4","note":"p. 64","author":[{"family":"Malhotra","given":"Naresh K."},{"family":"Birks","given":"David F."}],"issued":{"date-parts":[["2006"]]}}}],"schema":"https://github.com/citation-style-language/schema/raw/master/csl-citation.json"} </w:instrText>
      </w:r>
      <w:r w:rsidR="00285087" w:rsidRPr="002A2729">
        <w:fldChar w:fldCharType="separate"/>
      </w:r>
      <w:r w:rsidR="00285087" w:rsidRPr="002A2729">
        <w:rPr>
          <w:rFonts w:cs="Times New Roman"/>
          <w:szCs w:val="24"/>
        </w:rPr>
        <w:t>(Malhotra &amp; Birks, 2006)</w:t>
      </w:r>
      <w:r w:rsidR="00285087" w:rsidRPr="002A2729">
        <w:fldChar w:fldCharType="end"/>
      </w:r>
      <w:r w:rsidR="00285087" w:rsidRPr="002A2729">
        <w:t>.</w:t>
      </w:r>
      <w:r w:rsidR="002A2729">
        <w:rPr>
          <w:rFonts w:cs="Times New Roman"/>
        </w:rPr>
        <w:t xml:space="preserve"> </w:t>
      </w:r>
      <w:r w:rsidRPr="009462CB">
        <w:rPr>
          <w:rFonts w:cs="Times New Roman"/>
        </w:rPr>
        <w:t>I de</w:t>
      </w:r>
      <w:r w:rsidR="00E369F3">
        <w:rPr>
          <w:rFonts w:cs="Times New Roman"/>
        </w:rPr>
        <w:t>nna</w:t>
      </w:r>
      <w:r w:rsidRPr="009462CB">
        <w:rPr>
          <w:rFonts w:cs="Times New Roman"/>
        </w:rPr>
        <w:t xml:space="preserve"> studie är både forskningsfrågorna och metodiken relativt outforska</w:t>
      </w:r>
      <w:r w:rsidR="00E369F3">
        <w:rPr>
          <w:rFonts w:cs="Times New Roman"/>
        </w:rPr>
        <w:t>de</w:t>
      </w:r>
      <w:r w:rsidRPr="009462CB">
        <w:rPr>
          <w:rFonts w:cs="Times New Roman"/>
        </w:rPr>
        <w:t xml:space="preserve"> och därför är en explorativ strategi optimal. Framförallt</w:t>
      </w:r>
      <w:r w:rsidR="00E369F3">
        <w:rPr>
          <w:rFonts w:cs="Times New Roman"/>
        </w:rPr>
        <w:t xml:space="preserve"> lämpar sig</w:t>
      </w:r>
      <w:r w:rsidRPr="009462CB">
        <w:rPr>
          <w:rFonts w:cs="Times New Roman"/>
        </w:rPr>
        <w:t xml:space="preserve"> </w:t>
      </w:r>
      <w:r w:rsidR="00E369F3">
        <w:rPr>
          <w:rFonts w:cs="Times New Roman"/>
        </w:rPr>
        <w:t>d</w:t>
      </w:r>
      <w:r w:rsidRPr="009462CB">
        <w:rPr>
          <w:rFonts w:cs="Times New Roman"/>
        </w:rPr>
        <w:t>en explorativ</w:t>
      </w:r>
      <w:r w:rsidR="00E369F3">
        <w:rPr>
          <w:rFonts w:cs="Times New Roman"/>
        </w:rPr>
        <w:t>a</w:t>
      </w:r>
      <w:r w:rsidRPr="009462CB">
        <w:rPr>
          <w:rFonts w:cs="Times New Roman"/>
        </w:rPr>
        <w:t xml:space="preserve"> forskningsstrategi</w:t>
      </w:r>
      <w:r w:rsidR="00E369F3">
        <w:rPr>
          <w:rFonts w:cs="Times New Roman"/>
        </w:rPr>
        <w:t>n</w:t>
      </w:r>
      <w:r w:rsidRPr="009462CB">
        <w:rPr>
          <w:rFonts w:cs="Times New Roman"/>
        </w:rPr>
        <w:t xml:space="preserve"> bäst med de resurserna som var till</w:t>
      </w:r>
      <w:r w:rsidR="00674AA9">
        <w:rPr>
          <w:rFonts w:cs="Times New Roman"/>
        </w:rPr>
        <w:t>gängliga. Ett kvantitativt uppläg</w:t>
      </w:r>
      <w:r w:rsidRPr="009462CB">
        <w:rPr>
          <w:rFonts w:cs="Times New Roman"/>
        </w:rPr>
        <w:t>g valdes huvudsakligen med tanke på framtida studier</w:t>
      </w:r>
      <w:r w:rsidR="00D150FD">
        <w:rPr>
          <w:rFonts w:cs="Times New Roman"/>
        </w:rPr>
        <w:t xml:space="preserve"> </w:t>
      </w:r>
      <w:r w:rsidR="00D150FD">
        <w:t xml:space="preserve">och att </w:t>
      </w:r>
      <w:r w:rsidR="00D150FD">
        <w:lastRenderedPageBreak/>
        <w:t>överskådligt kunna jämföra och värdera olika pedagogiska perspektiv</w:t>
      </w:r>
      <w:r w:rsidRPr="009462CB">
        <w:rPr>
          <w:rFonts w:cs="Times New Roman"/>
        </w:rPr>
        <w:t xml:space="preserve">. Kvantitativ data stödjer statistisk analys, </w:t>
      </w:r>
      <w:r w:rsidR="00E369F3">
        <w:rPr>
          <w:rFonts w:cs="Times New Roman"/>
        </w:rPr>
        <w:t>underlättar</w:t>
      </w:r>
      <w:r w:rsidRPr="009462CB">
        <w:rPr>
          <w:rFonts w:cs="Times New Roman"/>
        </w:rPr>
        <w:t xml:space="preserve"> analys av större urvalsgrupper, och </w:t>
      </w:r>
      <w:r w:rsidR="00E369F3">
        <w:rPr>
          <w:rFonts w:cs="Times New Roman"/>
        </w:rPr>
        <w:t xml:space="preserve">ger </w:t>
      </w:r>
      <w:r w:rsidRPr="009462CB">
        <w:rPr>
          <w:rFonts w:cs="Times New Roman"/>
        </w:rPr>
        <w:t xml:space="preserve">ett specifikt mått på de undersökta variablerna. Alla dessa egenskaper </w:t>
      </w:r>
      <w:r w:rsidR="00D150FD">
        <w:rPr>
          <w:rFonts w:cs="Times New Roman"/>
        </w:rPr>
        <w:t>talar för genomförande av en fra</w:t>
      </w:r>
      <w:r w:rsidR="000E274F">
        <w:rPr>
          <w:rFonts w:cs="Times New Roman"/>
        </w:rPr>
        <w:t>mtida och mer omfattande studie</w:t>
      </w:r>
      <w:r w:rsidR="00D150FD">
        <w:rPr>
          <w:rFonts w:cs="Times New Roman"/>
        </w:rPr>
        <w:t>. Denna studie kan därför i sammanhanget betraktas som en vägledande för-studie</w:t>
      </w:r>
      <w:r w:rsidRPr="009462CB">
        <w:rPr>
          <w:rFonts w:cs="Times New Roman"/>
        </w:rPr>
        <w:t>.</w:t>
      </w:r>
      <w:r w:rsidR="00D150FD">
        <w:rPr>
          <w:rFonts w:cs="Times New Roman"/>
        </w:rPr>
        <w:t xml:space="preserve"> </w:t>
      </w:r>
      <w:r w:rsidR="00D950AC">
        <w:rPr>
          <w:rFonts w:cs="Times New Roman"/>
        </w:rPr>
        <w:t>En sammanfattning av den metodiken som används i studien visas i Figur 1.</w:t>
      </w:r>
    </w:p>
    <w:p w14:paraId="51B9005F" w14:textId="77777777" w:rsidR="009462CB" w:rsidRDefault="009462CB" w:rsidP="009462CB">
      <w:pPr>
        <w:tabs>
          <w:tab w:val="left" w:pos="1134"/>
        </w:tabs>
        <w:spacing w:line="480" w:lineRule="auto"/>
        <w:jc w:val="both"/>
        <w:rPr>
          <w:rFonts w:cs="Times New Roman"/>
        </w:rPr>
      </w:pPr>
    </w:p>
    <w:p w14:paraId="7A488FF1" w14:textId="77777777" w:rsidR="003B44EC" w:rsidRDefault="003B44EC" w:rsidP="003B44EC">
      <w:pPr>
        <w:keepNext/>
        <w:tabs>
          <w:tab w:val="left" w:pos="1134"/>
        </w:tabs>
        <w:spacing w:line="480" w:lineRule="auto"/>
        <w:jc w:val="both"/>
      </w:pPr>
      <w:r>
        <w:rPr>
          <w:rFonts w:cs="Times New Roman"/>
          <w:noProof/>
          <w:lang w:eastAsia="sv-SE"/>
        </w:rPr>
        <w:drawing>
          <wp:inline distT="0" distB="0" distL="0" distR="0" wp14:anchorId="0D6FDB8E" wp14:editId="174683FF">
            <wp:extent cx="5760720" cy="837565"/>
            <wp:effectExtent l="0" t="0" r="5080" b="635"/>
            <wp:docPr id="4" name="Bildobjekt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s.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837565"/>
                    </a:xfrm>
                    <a:prstGeom prst="rect">
                      <a:avLst/>
                    </a:prstGeom>
                  </pic:spPr>
                </pic:pic>
              </a:graphicData>
            </a:graphic>
          </wp:inline>
        </w:drawing>
      </w:r>
    </w:p>
    <w:p w14:paraId="4CC71B51" w14:textId="77777777" w:rsidR="003B44EC" w:rsidRDefault="003B44EC" w:rsidP="003B44EC">
      <w:pPr>
        <w:pStyle w:val="Beskrivning"/>
        <w:spacing w:line="360" w:lineRule="auto"/>
        <w:rPr>
          <w:rFonts w:cs="Times New Roman"/>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DC7A1D">
        <w:rPr>
          <w:b/>
          <w:noProof/>
        </w:rPr>
        <w:t>1</w:t>
      </w:r>
      <w:r w:rsidRPr="00C45585">
        <w:rPr>
          <w:b/>
          <w:i/>
        </w:rPr>
        <w:fldChar w:fldCharType="end"/>
      </w:r>
      <w:r w:rsidRPr="00830D00">
        <w:rPr>
          <w:b/>
        </w:rPr>
        <w:t>:</w:t>
      </w:r>
      <w:r>
        <w:rPr>
          <w:b/>
        </w:rPr>
        <w:t xml:space="preserve"> Studiens process. </w:t>
      </w:r>
      <w:r w:rsidRPr="0094440F">
        <w:t xml:space="preserve">Schematisk </w:t>
      </w:r>
      <w:r>
        <w:t>representation av studiens metod användning och förlopp.</w:t>
      </w:r>
      <w:r>
        <w:rPr>
          <w:b/>
        </w:rPr>
        <w:t xml:space="preserve"> </w:t>
      </w:r>
    </w:p>
    <w:p w14:paraId="73EFA13E" w14:textId="77777777" w:rsidR="003B44EC" w:rsidRPr="009462CB" w:rsidRDefault="003B44EC" w:rsidP="009462CB">
      <w:pPr>
        <w:tabs>
          <w:tab w:val="left" w:pos="1134"/>
        </w:tabs>
        <w:spacing w:line="480" w:lineRule="auto"/>
        <w:jc w:val="both"/>
        <w:rPr>
          <w:rFonts w:cs="Times New Roman"/>
        </w:rPr>
      </w:pPr>
    </w:p>
    <w:p w14:paraId="610174BF" w14:textId="61B9D8F5" w:rsidR="009462CB" w:rsidRPr="00E2695E" w:rsidRDefault="009462CB" w:rsidP="003F75E0">
      <w:pPr>
        <w:tabs>
          <w:tab w:val="left" w:pos="1134"/>
        </w:tabs>
        <w:spacing w:line="360" w:lineRule="auto"/>
        <w:rPr>
          <w:rFonts w:cs="Times New Roman"/>
        </w:rPr>
      </w:pPr>
      <w:r>
        <w:rPr>
          <w:rFonts w:cs="Times New Roman"/>
          <w:b/>
          <w:sz w:val="24"/>
          <w:szCs w:val="24"/>
        </w:rPr>
        <w:t>Framtagande av intervjufrågor</w:t>
      </w:r>
      <w:r w:rsidRPr="00E2695E">
        <w:rPr>
          <w:rFonts w:cs="Times New Roman"/>
        </w:rPr>
        <w:t xml:space="preserve"> </w:t>
      </w:r>
    </w:p>
    <w:p w14:paraId="49821B65" w14:textId="29DDBA10" w:rsidR="00183881" w:rsidRPr="00BE257F" w:rsidRDefault="00850895" w:rsidP="000B1921">
      <w:pPr>
        <w:tabs>
          <w:tab w:val="left" w:pos="1134"/>
        </w:tabs>
        <w:spacing w:line="480" w:lineRule="auto"/>
        <w:jc w:val="both"/>
        <w:rPr>
          <w:rFonts w:cs="Times New Roman"/>
        </w:rPr>
      </w:pPr>
      <w:r>
        <w:rPr>
          <w:rFonts w:cs="Times New Roman"/>
        </w:rPr>
        <w:t xml:space="preserve">Målet med att göra en </w:t>
      </w:r>
      <w:r w:rsidR="002437E8">
        <w:rPr>
          <w:rFonts w:cs="Times New Roman"/>
        </w:rPr>
        <w:t xml:space="preserve">strukturerad </w:t>
      </w:r>
      <w:r>
        <w:rPr>
          <w:rFonts w:cs="Times New Roman"/>
        </w:rPr>
        <w:t xml:space="preserve">intervju var att utvärdera vilket pedagogiskt perspektiv som ligger närmast de </w:t>
      </w:r>
      <w:r w:rsidR="009A74A3">
        <w:rPr>
          <w:rFonts w:cs="Times New Roman"/>
        </w:rPr>
        <w:t>pedagogisk</w:t>
      </w:r>
      <w:r w:rsidR="003F0E92">
        <w:rPr>
          <w:rFonts w:cs="Times New Roman"/>
        </w:rPr>
        <w:t>a</w:t>
      </w:r>
      <w:r w:rsidR="009A74A3">
        <w:rPr>
          <w:rFonts w:cs="Times New Roman"/>
        </w:rPr>
        <w:t xml:space="preserve"> </w:t>
      </w:r>
      <w:r w:rsidR="003F0E92">
        <w:rPr>
          <w:rFonts w:cs="Times New Roman"/>
        </w:rPr>
        <w:t xml:space="preserve">riktlinjer </w:t>
      </w:r>
      <w:r w:rsidR="00545510">
        <w:rPr>
          <w:rFonts w:cs="Times New Roman"/>
        </w:rPr>
        <w:t>som Grade använder</w:t>
      </w:r>
      <w:r w:rsidR="009A74A3">
        <w:rPr>
          <w:rFonts w:cs="Times New Roman"/>
        </w:rPr>
        <w:t xml:space="preserve"> sig av i dagsläget.</w:t>
      </w:r>
      <w:r w:rsidR="00545510">
        <w:rPr>
          <w:rFonts w:cs="Times New Roman"/>
        </w:rPr>
        <w:t xml:space="preserve"> </w:t>
      </w:r>
      <w:r w:rsidR="009A74A3">
        <w:rPr>
          <w:rFonts w:cs="Times New Roman"/>
        </w:rPr>
        <w:t>Detta gjordes genom</w:t>
      </w:r>
      <w:r w:rsidR="00B3436A">
        <w:rPr>
          <w:rFonts w:cs="Times New Roman"/>
        </w:rPr>
        <w:t xml:space="preserve"> att </w:t>
      </w:r>
      <w:r>
        <w:rPr>
          <w:rFonts w:cs="Times New Roman"/>
        </w:rPr>
        <w:t xml:space="preserve">bedöma hur </w:t>
      </w:r>
      <w:r w:rsidR="009A74A3">
        <w:rPr>
          <w:rFonts w:cs="Times New Roman"/>
        </w:rPr>
        <w:t xml:space="preserve">en </w:t>
      </w:r>
      <w:r>
        <w:rPr>
          <w:rFonts w:cs="Times New Roman"/>
        </w:rPr>
        <w:t>representati</w:t>
      </w:r>
      <w:r w:rsidR="00897661">
        <w:rPr>
          <w:rFonts w:cs="Times New Roman"/>
        </w:rPr>
        <w:t>v pedagogisk modell</w:t>
      </w:r>
      <w:r w:rsidR="009A74A3">
        <w:rPr>
          <w:rFonts w:cs="Times New Roman"/>
        </w:rPr>
        <w:t xml:space="preserve"> från varje perspektiv</w:t>
      </w:r>
      <w:r w:rsidR="00897661">
        <w:rPr>
          <w:rFonts w:cs="Times New Roman"/>
        </w:rPr>
        <w:t xml:space="preserve"> presterade</w:t>
      </w:r>
      <w:r w:rsidR="009A74A3">
        <w:rPr>
          <w:rFonts w:cs="Times New Roman"/>
        </w:rPr>
        <w:t xml:space="preserve"> enligt Grades nuvarande pedagogiska riktlinjer</w:t>
      </w:r>
      <w:r w:rsidR="00897661">
        <w:rPr>
          <w:rFonts w:cs="Times New Roman"/>
        </w:rPr>
        <w:t xml:space="preserve">. En </w:t>
      </w:r>
      <w:r w:rsidR="00340590">
        <w:rPr>
          <w:rFonts w:cs="Times New Roman"/>
        </w:rPr>
        <w:t xml:space="preserve">intervju bedömdes att vara den mest lämpade </w:t>
      </w:r>
      <w:r w:rsidR="00502257">
        <w:rPr>
          <w:rFonts w:cs="Times New Roman"/>
        </w:rPr>
        <w:t>tillgängliga metod</w:t>
      </w:r>
      <w:r w:rsidR="00412495">
        <w:rPr>
          <w:rFonts w:cs="Times New Roman"/>
        </w:rPr>
        <w:t>en</w:t>
      </w:r>
      <w:r w:rsidR="00340590">
        <w:rPr>
          <w:rFonts w:cs="Times New Roman"/>
        </w:rPr>
        <w:t xml:space="preserve"> för att kunna fullfölja studien och för att uppfylla de angivna målen</w:t>
      </w:r>
      <w:r w:rsidR="003066C7">
        <w:rPr>
          <w:rFonts w:cs="Times New Roman"/>
        </w:rPr>
        <w:t>.</w:t>
      </w:r>
      <w:r w:rsidR="00183881">
        <w:rPr>
          <w:rFonts w:cs="Times New Roman"/>
        </w:rPr>
        <w:t xml:space="preserve"> </w:t>
      </w:r>
      <w:r w:rsidR="00183881" w:rsidRPr="00BE257F">
        <w:rPr>
          <w:rFonts w:cs="Times New Roman"/>
        </w:rPr>
        <w:t xml:space="preserve">Sammanfattningsvis genomfördes framtagandet av intervjufrågorna </w:t>
      </w:r>
      <w:r w:rsidR="00C77690">
        <w:rPr>
          <w:rFonts w:cs="Times New Roman"/>
        </w:rPr>
        <w:t>med följande moment:</w:t>
      </w:r>
    </w:p>
    <w:p w14:paraId="1134CFA4" w14:textId="15976A87" w:rsidR="00183881" w:rsidRPr="00BE257F" w:rsidRDefault="00BE257F" w:rsidP="00BE257F">
      <w:pPr>
        <w:pStyle w:val="Kommentarer"/>
        <w:numPr>
          <w:ilvl w:val="0"/>
          <w:numId w:val="21"/>
        </w:numPr>
        <w:rPr>
          <w:rFonts w:cs="Times New Roman"/>
          <w:sz w:val="22"/>
          <w:szCs w:val="22"/>
        </w:rPr>
      </w:pPr>
      <w:r w:rsidRPr="00BE257F">
        <w:rPr>
          <w:rFonts w:cs="Times New Roman"/>
          <w:sz w:val="22"/>
          <w:szCs w:val="22"/>
        </w:rPr>
        <w:t>Inledande</w:t>
      </w:r>
      <w:r w:rsidR="00183881" w:rsidRPr="00BE257F">
        <w:rPr>
          <w:rFonts w:cs="Times New Roman"/>
          <w:sz w:val="22"/>
          <w:szCs w:val="22"/>
        </w:rPr>
        <w:t xml:space="preserve"> arbetet </w:t>
      </w:r>
      <w:r w:rsidRPr="00BE257F">
        <w:rPr>
          <w:rFonts w:cs="Times New Roman"/>
          <w:sz w:val="22"/>
          <w:szCs w:val="22"/>
        </w:rPr>
        <w:t>för att</w:t>
      </w:r>
      <w:r w:rsidR="00183881" w:rsidRPr="00BE257F">
        <w:rPr>
          <w:rFonts w:cs="Times New Roman"/>
          <w:sz w:val="22"/>
          <w:szCs w:val="22"/>
        </w:rPr>
        <w:t xml:space="preserve"> undersöka relevant litteratur</w:t>
      </w:r>
    </w:p>
    <w:p w14:paraId="320E7CFA" w14:textId="6E348E66" w:rsidR="00183881" w:rsidRPr="00BE257F" w:rsidRDefault="00BE257F" w:rsidP="00BE257F">
      <w:pPr>
        <w:pStyle w:val="Kommentarer"/>
        <w:numPr>
          <w:ilvl w:val="0"/>
          <w:numId w:val="21"/>
        </w:numPr>
        <w:rPr>
          <w:sz w:val="22"/>
          <w:szCs w:val="22"/>
        </w:rPr>
      </w:pPr>
      <w:r w:rsidRPr="00BE257F">
        <w:rPr>
          <w:sz w:val="22"/>
          <w:szCs w:val="22"/>
        </w:rPr>
        <w:t>S</w:t>
      </w:r>
      <w:r w:rsidR="00183881" w:rsidRPr="00BE257F">
        <w:rPr>
          <w:sz w:val="22"/>
          <w:szCs w:val="22"/>
        </w:rPr>
        <w:t>ammanfatt</w:t>
      </w:r>
      <w:r>
        <w:rPr>
          <w:sz w:val="22"/>
          <w:szCs w:val="22"/>
        </w:rPr>
        <w:t>ning</w:t>
      </w:r>
      <w:r w:rsidR="00183881" w:rsidRPr="00BE257F">
        <w:rPr>
          <w:sz w:val="22"/>
          <w:szCs w:val="22"/>
        </w:rPr>
        <w:t xml:space="preserve"> </w:t>
      </w:r>
      <w:r>
        <w:rPr>
          <w:sz w:val="22"/>
          <w:szCs w:val="22"/>
        </w:rPr>
        <w:t xml:space="preserve">av </w:t>
      </w:r>
      <w:r w:rsidR="00183881" w:rsidRPr="00BE257F">
        <w:rPr>
          <w:sz w:val="22"/>
          <w:szCs w:val="22"/>
        </w:rPr>
        <w:t>de pedagogiska perspektiven och modellerna</w:t>
      </w:r>
    </w:p>
    <w:p w14:paraId="70DD57B6" w14:textId="1AF5060B" w:rsidR="00183881" w:rsidRPr="00BE257F" w:rsidRDefault="00BE257F" w:rsidP="00BE257F">
      <w:pPr>
        <w:pStyle w:val="Kommentarer"/>
        <w:numPr>
          <w:ilvl w:val="0"/>
          <w:numId w:val="21"/>
        </w:numPr>
        <w:rPr>
          <w:sz w:val="22"/>
          <w:szCs w:val="22"/>
        </w:rPr>
      </w:pPr>
      <w:r w:rsidRPr="00BE257F">
        <w:rPr>
          <w:sz w:val="22"/>
          <w:szCs w:val="22"/>
        </w:rPr>
        <w:t>U</w:t>
      </w:r>
      <w:r w:rsidR="00183881" w:rsidRPr="00BE257F">
        <w:rPr>
          <w:sz w:val="22"/>
          <w:szCs w:val="22"/>
        </w:rPr>
        <w:t>tesluta modeller och välja en representativ modell från varje perspektiv</w:t>
      </w:r>
    </w:p>
    <w:p w14:paraId="6EBB16D5" w14:textId="71EE2A32" w:rsidR="00183881" w:rsidRPr="00BE257F" w:rsidRDefault="00BE257F" w:rsidP="00BE257F">
      <w:pPr>
        <w:pStyle w:val="Kommentarer"/>
        <w:numPr>
          <w:ilvl w:val="0"/>
          <w:numId w:val="21"/>
        </w:numPr>
        <w:rPr>
          <w:sz w:val="22"/>
          <w:szCs w:val="22"/>
        </w:rPr>
      </w:pPr>
      <w:r w:rsidRPr="00BE257F">
        <w:rPr>
          <w:sz w:val="22"/>
          <w:szCs w:val="22"/>
        </w:rPr>
        <w:t>F</w:t>
      </w:r>
      <w:r w:rsidR="00183881" w:rsidRPr="00BE257F">
        <w:rPr>
          <w:sz w:val="22"/>
          <w:szCs w:val="22"/>
        </w:rPr>
        <w:t>örklarande faktauppställning</w:t>
      </w:r>
      <w:r w:rsidR="00801CF8">
        <w:rPr>
          <w:sz w:val="22"/>
          <w:szCs w:val="22"/>
        </w:rPr>
        <w:t xml:space="preserve"> av modellerna</w:t>
      </w:r>
    </w:p>
    <w:p w14:paraId="4FAB7491" w14:textId="30AFFAF6" w:rsidR="00183881" w:rsidRPr="00BE257F" w:rsidRDefault="00BE257F" w:rsidP="00BE257F">
      <w:pPr>
        <w:pStyle w:val="Kommentarer"/>
        <w:numPr>
          <w:ilvl w:val="0"/>
          <w:numId w:val="21"/>
        </w:numPr>
        <w:rPr>
          <w:sz w:val="22"/>
          <w:szCs w:val="22"/>
        </w:rPr>
      </w:pPr>
      <w:r>
        <w:rPr>
          <w:sz w:val="22"/>
          <w:szCs w:val="22"/>
        </w:rPr>
        <w:t>Skapandet av i</w:t>
      </w:r>
      <w:r w:rsidR="00183881" w:rsidRPr="00BE257F">
        <w:rPr>
          <w:sz w:val="22"/>
          <w:szCs w:val="22"/>
        </w:rPr>
        <w:t>ntervjufrågor</w:t>
      </w:r>
      <w:r>
        <w:rPr>
          <w:sz w:val="22"/>
          <w:szCs w:val="22"/>
        </w:rPr>
        <w:t>na</w:t>
      </w:r>
      <w:r w:rsidR="002700E0">
        <w:rPr>
          <w:sz w:val="22"/>
          <w:szCs w:val="22"/>
        </w:rPr>
        <w:t xml:space="preserve"> med fasta svarsalternativ enligt skalan</w:t>
      </w:r>
    </w:p>
    <w:p w14:paraId="4CE833B0" w14:textId="77777777" w:rsidR="00C77690" w:rsidRDefault="00C77690" w:rsidP="000B1921">
      <w:pPr>
        <w:tabs>
          <w:tab w:val="left" w:pos="1134"/>
        </w:tabs>
        <w:spacing w:line="480" w:lineRule="auto"/>
        <w:jc w:val="both"/>
        <w:rPr>
          <w:rFonts w:cs="Times New Roman"/>
        </w:rPr>
      </w:pPr>
    </w:p>
    <w:p w14:paraId="25D56B1E" w14:textId="3469DC8D" w:rsidR="00E41077" w:rsidRPr="00CA1F0B" w:rsidRDefault="00850895" w:rsidP="000B1921">
      <w:pPr>
        <w:tabs>
          <w:tab w:val="left" w:pos="1134"/>
        </w:tabs>
        <w:spacing w:line="480" w:lineRule="auto"/>
        <w:jc w:val="both"/>
      </w:pP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9A74A3">
        <w:rPr>
          <w:rFonts w:cs="Times New Roman"/>
        </w:rPr>
        <w:t>angående</w:t>
      </w:r>
      <w:r w:rsidR="00545510">
        <w:rPr>
          <w:rFonts w:cs="Times New Roman"/>
        </w:rPr>
        <w:t xml:space="preserve"> </w:t>
      </w:r>
      <w:r>
        <w:rPr>
          <w:rFonts w:cs="Times New Roman"/>
        </w:rPr>
        <w:t>de pedagogiska perspektiv som finns och likaså vilka pedagogiska modeller som är passande för e-lärande</w:t>
      </w:r>
      <w:r w:rsidR="00BE257F">
        <w:rPr>
          <w:rFonts w:cs="Times New Roman"/>
        </w:rPr>
        <w:t xml:space="preserve"> (Moment 1)</w:t>
      </w:r>
      <w:r>
        <w:rPr>
          <w:rFonts w:cs="Times New Roman"/>
        </w:rPr>
        <w:t xml:space="preserve">. Tre pedagogiska perspektiv, </w:t>
      </w:r>
      <w:r w:rsidR="001D7AAB">
        <w:rPr>
          <w:rFonts w:eastAsia="Times New Roman" w:cs="Times New Roman"/>
          <w:lang w:eastAsia="sv-SE"/>
        </w:rPr>
        <w:t xml:space="preserve">Associativ, </w:t>
      </w:r>
      <w:r w:rsidR="00A61540">
        <w:rPr>
          <w:rFonts w:eastAsia="Times New Roman" w:cs="Times New Roman"/>
          <w:lang w:eastAsia="sv-SE"/>
        </w:rPr>
        <w:t>Kognitiv</w:t>
      </w:r>
      <w:r w:rsidR="001D7AAB">
        <w:rPr>
          <w:rFonts w:eastAsia="Times New Roman" w:cs="Times New Roman"/>
          <w:lang w:eastAsia="sv-SE"/>
        </w:rPr>
        <w:t>,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BE6335">
        <w:t>Informationen</w:t>
      </w:r>
      <w:r w:rsidR="00545510">
        <w:t xml:space="preserve">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w:t>
      </w:r>
      <w:r w:rsidR="00BE257F">
        <w:t xml:space="preserve"> (Moment 2)</w:t>
      </w:r>
      <w:r>
        <w:t>. När</w:t>
      </w:r>
      <w:r w:rsidR="00412495">
        <w:t xml:space="preserve"> de</w:t>
      </w:r>
      <w:r>
        <w:t xml:space="preserve"> representativa modeller</w:t>
      </w:r>
      <w:r w:rsidR="00412495">
        <w:t>na</w:t>
      </w:r>
      <w:r>
        <w:t xml:space="preserve"> valdes tog</w:t>
      </w:r>
      <w:r w:rsidR="00AD4C61">
        <w:t>s</w:t>
      </w:r>
      <w:r>
        <w:t xml:space="preserve"> </w:t>
      </w:r>
      <w:r w:rsidR="00E662D4">
        <w:t xml:space="preserve">det </w:t>
      </w:r>
      <w:r>
        <w:t xml:space="preserve">hänsyn till </w:t>
      </w:r>
      <w:r w:rsidR="00BE6335">
        <w:t>att de tidigare</w:t>
      </w:r>
      <w:r w:rsidR="00412495">
        <w:t xml:space="preserve"> har</w:t>
      </w:r>
      <w:r w:rsidR="00BE6335">
        <w:t xml:space="preserve"> beskriv</w:t>
      </w:r>
      <w:r w:rsidR="00412495">
        <w:t>its</w:t>
      </w:r>
      <w:r w:rsidR="00BE6335">
        <w:t xml:space="preserve"> </w:t>
      </w:r>
      <w:r w:rsidR="00412495">
        <w:t>som</w:t>
      </w:r>
      <w:r w:rsidR="00BE6335">
        <w:t xml:space="preserve"> </w:t>
      </w:r>
      <w:r w:rsidR="00412495">
        <w:t>väl</w:t>
      </w:r>
      <w:r w:rsidR="00BE6335">
        <w:t xml:space="preserve"> </w:t>
      </w:r>
      <w:r w:rsidR="00BE6335">
        <w:lastRenderedPageBreak/>
        <w:t xml:space="preserve">anpassade för e-lärande. Därefter togs </w:t>
      </w:r>
      <w:r w:rsidR="00E36747">
        <w:t xml:space="preserve">det </w:t>
      </w:r>
      <w:r w:rsidR="00BE6335">
        <w:t xml:space="preserve">i beaktande </w:t>
      </w:r>
      <w:r>
        <w:t>hur representativa de var för perspe</w:t>
      </w:r>
      <w:r w:rsidR="00AD4C61">
        <w:t xml:space="preserve">ktiven genom att </w:t>
      </w:r>
      <w:r w:rsidR="00224B2D">
        <w:t>utesluta modeller där modellkriteriet skiljde sig markant från andra modeller i perspektivet</w:t>
      </w:r>
      <w:r w:rsidR="00BE257F">
        <w:t xml:space="preserve"> (Moment 3)</w:t>
      </w:r>
      <w:r w:rsidR="00224B2D">
        <w:t xml:space="preserve">. </w:t>
      </w:r>
      <w:r w:rsidR="00BE6335">
        <w:t>Slutligen</w:t>
      </w:r>
      <w:r>
        <w:t xml:space="preserve"> tog</w:t>
      </w:r>
      <w:r w:rsidR="00E662D4">
        <w:t>s det</w:t>
      </w:r>
      <w:r>
        <w:t xml:space="preserve"> hänsyn till </w:t>
      </w:r>
      <w:r w:rsidR="00E662D4">
        <w:t>kriterier</w:t>
      </w:r>
      <w:r>
        <w:t xml:space="preserve"> från Grade som omedelbart</w:t>
      </w:r>
      <w:r w:rsidR="00E662D4">
        <w:t xml:space="preserve"> skulle</w:t>
      </w:r>
      <w:r>
        <w:t xml:space="preserve"> göra vissa modeller olämpliga att använda. Dessa kriterier var</w:t>
      </w:r>
      <w:r w:rsidR="00FB56B1">
        <w:t>,</w:t>
      </w:r>
      <w:r>
        <w:t xml:space="preserve">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Baserat på kriterierna valde</w:t>
      </w:r>
      <w:r w:rsidR="002700E0">
        <w:t>s</w:t>
      </w:r>
      <w:r>
        <w:t xml:space="preserve"> </w:t>
      </w:r>
      <w:r w:rsidR="00E662D4">
        <w:t xml:space="preserve">modellerna </w:t>
      </w:r>
      <w:r>
        <w:t xml:space="preserve">DIM, </w:t>
      </w:r>
      <w:r w:rsidR="00CF5985">
        <w:t xml:space="preserve">KLM </w:t>
      </w:r>
      <w:r w:rsidR="00E662D4">
        <w:t xml:space="preserve">och </w:t>
      </w:r>
      <w:r w:rsidR="00CF5985">
        <w:t>ATM</w:t>
      </w:r>
      <w:r>
        <w:t xml:space="preserve">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 xml:space="preserve">sociativ, </w:t>
      </w:r>
      <w:r w:rsidR="00A61540">
        <w:rPr>
          <w:rFonts w:eastAsia="Times New Roman" w:cs="Times New Roman"/>
          <w:lang w:eastAsia="sv-SE"/>
        </w:rPr>
        <w:t>Kognitiv</w:t>
      </w:r>
      <w:r w:rsidR="001D7AAB">
        <w:rPr>
          <w:rFonts w:eastAsia="Times New Roman" w:cs="Times New Roman"/>
          <w:lang w:eastAsia="sv-SE"/>
        </w:rPr>
        <w:t>,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analysera och sammanställa modellerna i form av en förklarande faktauppställning (</w:t>
      </w:r>
      <w:r w:rsidR="00BE257F">
        <w:t xml:space="preserve">Moment 4, </w:t>
      </w:r>
      <w:r>
        <w:t xml:space="preserve">Bilaga 1). Målet med </w:t>
      </w:r>
      <w:r w:rsidR="006C3FF0">
        <w:t>faktauppställning</w:t>
      </w:r>
      <w:r w:rsidR="00866F2D">
        <w:t>en</w:t>
      </w:r>
      <w:r w:rsidR="006C3FF0">
        <w:t xml:space="preserve">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att använda </w:t>
      </w:r>
      <w:r w:rsidR="006C3FF0">
        <w:t xml:space="preserve">faktauppställning </w:t>
      </w:r>
      <w:r>
        <w:t>kunde</w:t>
      </w:r>
      <w:r w:rsidR="002705D4">
        <w:t xml:space="preserve"> </w:t>
      </w:r>
      <w:r>
        <w:t xml:space="preserve">sedan </w:t>
      </w:r>
      <w:r w:rsidR="000412CF">
        <w:t>intervjufrågo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rsidR="00224B2D">
        <w:t>-</w:t>
      </w:r>
      <w:r w:rsidR="0028519F">
        <w:t>fas</w:t>
      </w:r>
      <w:r w:rsidR="0079274D">
        <w:t xml:space="preserve"> </w:t>
      </w:r>
      <w:r w:rsidR="007F5A31">
        <w:t xml:space="preserve">enligt Grades pedagogiska riktlinjer </w:t>
      </w:r>
      <w:r w:rsidR="0079274D">
        <w:t>(</w:t>
      </w:r>
      <w:r w:rsidR="00C77690">
        <w:t xml:space="preserve">Moment 5, </w:t>
      </w:r>
      <w:r w:rsidR="0079274D">
        <w:t>Bilaga 2)</w:t>
      </w:r>
      <w:r>
        <w:t>.</w:t>
      </w:r>
      <w:r w:rsidR="00BC609E">
        <w:t xml:space="preserve"> </w:t>
      </w:r>
      <w:r w:rsidR="000412CF">
        <w:t>Intervjufrågorna</w:t>
      </w:r>
      <w:r w:rsidR="00673314">
        <w:t xml:space="preserve"> var designade att bli bedömd</w:t>
      </w:r>
      <w:r w:rsidR="00224B2D">
        <w:t>a</w:t>
      </w:r>
      <w:r w:rsidR="00673314">
        <w:t xml:space="preserve"> på en skala mellan 1 (inte alls viktigt) till 5 (mycket viktigt)</w:t>
      </w:r>
      <w:r w:rsidR="0028519F">
        <w:t xml:space="preserve"> </w:t>
      </w:r>
      <w:r w:rsidR="00224B2D">
        <w:t>vilket</w:t>
      </w:r>
      <w:r w:rsidR="0028519F">
        <w:t xml:space="preserve"> poängsätt</w:t>
      </w:r>
      <w:r w:rsidR="00224B2D">
        <w:t>s</w:t>
      </w:r>
      <w:r w:rsidR="0028519F">
        <w:t xml:space="preserve"> av respondenten</w:t>
      </w:r>
      <w:r w:rsidR="00673314">
        <w:t xml:space="preserve">. </w:t>
      </w:r>
      <w:r>
        <w:t xml:space="preserve"> </w:t>
      </w:r>
      <w:r w:rsidR="00A74157">
        <w:t xml:space="preserve">Antalet frågor per modell och element </w:t>
      </w:r>
      <w:r w:rsidR="00C05B0F">
        <w:t>reflekterar den mängd frågo</w:t>
      </w:r>
      <w:r w:rsidR="00A74157">
        <w:t xml:space="preserve">r som var nödvändigt </w:t>
      </w:r>
      <w:r w:rsidR="002705D4">
        <w:t xml:space="preserve">för </w:t>
      </w:r>
      <w:r w:rsidR="00A74157">
        <w:t>att urskilja vilken modell som passade bäst för de</w:t>
      </w:r>
      <w:r w:rsidR="00224B2D">
        <w:t>n aktuella</w:t>
      </w:r>
      <w:r w:rsidR="00A74157">
        <w:t xml:space="preserve"> </w:t>
      </w:r>
      <w:r w:rsidR="0028519F">
        <w:t>fas</w:t>
      </w:r>
      <w:r w:rsidR="00224B2D">
        <w:t>en</w:t>
      </w:r>
      <w:r w:rsidR="002705D4">
        <w:t>. D</w:t>
      </w:r>
      <w:r w:rsidR="00C05B0F">
        <w:t xml:space="preserve">et </w:t>
      </w:r>
      <w:r w:rsidR="00A74157">
        <w:t>resulterade i ett ojämnt antal mode</w:t>
      </w:r>
      <w:r w:rsidR="00C564E9">
        <w:t xml:space="preserve">llspecifika frågor per </w:t>
      </w:r>
      <w:r w:rsidR="0028519F">
        <w:t>fas</w:t>
      </w:r>
      <w:r w:rsidR="00633E89">
        <w:t xml:space="preserve">. </w:t>
      </w:r>
      <w:r>
        <w:t>Poängen från intervju</w:t>
      </w:r>
      <w:r w:rsidR="002705D4">
        <w:t>n</w:t>
      </w:r>
      <w:r>
        <w:t xml:space="preserve"> sammanställdes per perspektiv/modell och den </w:t>
      </w:r>
      <w:r w:rsidR="00205671">
        <w:t>pedagogisk</w:t>
      </w:r>
      <w:r w:rsidR="004F5AA8">
        <w:t xml:space="preserve">a </w:t>
      </w:r>
      <w:r w:rsidR="000412CF">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 </w:t>
      </w:r>
      <w:r>
        <w:rPr>
          <w:rFonts w:eastAsia="Times New Roman" w:cs="Times New Roman"/>
          <w:lang w:eastAsia="sv-SE"/>
        </w:rPr>
        <w:t>för Grade</w:t>
      </w:r>
      <w:r w:rsidR="00A46B98">
        <w:rPr>
          <w:rFonts w:eastAsia="Times New Roman" w:cs="Times New Roman"/>
          <w:lang w:eastAsia="sv-SE"/>
        </w:rPr>
        <w:t>s</w:t>
      </w:r>
      <w:r w:rsidR="008C1E9D">
        <w:rPr>
          <w:rFonts w:eastAsia="Times New Roman" w:cs="Times New Roman"/>
          <w:lang w:eastAsia="sv-SE"/>
        </w:rPr>
        <w:t xml:space="preserve"> nuvarande pedagogiska</w:t>
      </w:r>
      <w:r w:rsidR="006D6C38">
        <w:rPr>
          <w:rFonts w:eastAsia="Times New Roman" w:cs="Times New Roman"/>
          <w:lang w:eastAsia="sv-SE"/>
        </w:rPr>
        <w:t xml:space="preserve"> riktlinjer</w:t>
      </w:r>
      <w:r>
        <w:rPr>
          <w:rFonts w:eastAsia="Times New Roman" w:cs="Times New Roman"/>
          <w:lang w:eastAsia="sv-SE"/>
        </w:rPr>
        <w:t>.</w:t>
      </w:r>
    </w:p>
    <w:p w14:paraId="47890A27" w14:textId="77777777" w:rsidR="00E30B7E" w:rsidRDefault="00E30B7E" w:rsidP="000B1921">
      <w:pPr>
        <w:tabs>
          <w:tab w:val="left" w:pos="1134"/>
        </w:tabs>
        <w:spacing w:line="480" w:lineRule="auto"/>
        <w:jc w:val="both"/>
        <w:rPr>
          <w:rFonts w:eastAsia="Times New Roman" w:cs="Times New Roman"/>
          <w:lang w:eastAsia="sv-SE"/>
        </w:rPr>
      </w:pPr>
    </w:p>
    <w:p w14:paraId="32BAAB67" w14:textId="0A8A6D94" w:rsidR="00D45847" w:rsidRPr="008C1E9D" w:rsidRDefault="00E30B7E" w:rsidP="008C1E9D">
      <w:pPr>
        <w:tabs>
          <w:tab w:val="left" w:pos="1134"/>
        </w:tabs>
        <w:spacing w:line="360" w:lineRule="auto"/>
        <w:rPr>
          <w:rFonts w:cs="Times New Roman"/>
          <w:b/>
          <w:sz w:val="24"/>
          <w:szCs w:val="24"/>
        </w:rPr>
      </w:pPr>
      <w:r>
        <w:rPr>
          <w:rFonts w:cs="Times New Roman"/>
          <w:b/>
          <w:sz w:val="24"/>
          <w:szCs w:val="24"/>
        </w:rPr>
        <w:t>Intervjun</w:t>
      </w:r>
    </w:p>
    <w:p w14:paraId="4D6BD85E" w14:textId="6D013F55" w:rsidR="00DB3821" w:rsidRDefault="00E41077" w:rsidP="000B1921">
      <w:pPr>
        <w:tabs>
          <w:tab w:val="left" w:pos="1134"/>
        </w:tabs>
        <w:spacing w:line="480" w:lineRule="auto"/>
        <w:jc w:val="both"/>
        <w:rPr>
          <w:rFonts w:eastAsia="Times New Roman" w:cs="Times New Roman"/>
          <w:lang w:eastAsia="sv-SE"/>
        </w:rPr>
      </w:pPr>
      <w:r>
        <w:t xml:space="preserve">Intervjun skedde på Grades kontor i Stockholm i en </w:t>
      </w:r>
      <w:r w:rsidR="002700E0">
        <w:t xml:space="preserve">ostörd </w:t>
      </w:r>
      <w:r>
        <w:t xml:space="preserve">lokal utan </w:t>
      </w:r>
      <w:r w:rsidR="00067904">
        <w:t>störningsmöjligheter</w:t>
      </w:r>
      <w:r w:rsidR="00666553">
        <w:t xml:space="preserve"> med Grade pedagogiska ansvarige (respondenten)</w:t>
      </w:r>
      <w:r>
        <w:t xml:space="preserve">. Intervjun började med att förklara </w:t>
      </w:r>
      <w:r w:rsidR="00067904">
        <w:t>för</w:t>
      </w:r>
      <w:r>
        <w:t xml:space="preserve"> </w:t>
      </w:r>
      <w:r w:rsidR="00E30B7E">
        <w:t xml:space="preserve">att </w:t>
      </w:r>
      <w:r w:rsidR="000412CF">
        <w:t xml:space="preserve">intervjufrågorna </w:t>
      </w:r>
      <w:r w:rsidR="007E2E4F">
        <w:t>skulle ställas en i tag</w:t>
      </w:r>
      <w:r w:rsidR="008C1E9D">
        <w:t xml:space="preserve">et </w:t>
      </w:r>
      <w:r w:rsidR="00E30B7E">
        <w:t>och besvaras enligt bedömningsskala</w:t>
      </w:r>
      <w:r w:rsidR="000D6D5B">
        <w:t>n</w:t>
      </w:r>
      <w:r w:rsidR="00E30B7E">
        <w:t>.</w:t>
      </w:r>
      <w:r w:rsidR="008C1E9D">
        <w:t xml:space="preserve"> </w:t>
      </w:r>
      <w:r w:rsidR="00E30B7E">
        <w:t xml:space="preserve">Bedömningsskalan förklarades </w:t>
      </w:r>
      <w:r w:rsidR="007E2E4F">
        <w:t xml:space="preserve">också </w:t>
      </w:r>
      <w:r w:rsidR="00E30B7E">
        <w:t>för respondenten. Respondenten var</w:t>
      </w:r>
      <w:r w:rsidR="008C1E9D">
        <w:t xml:space="preserve"> informerad</w:t>
      </w:r>
      <w:r w:rsidR="00067904">
        <w:t xml:space="preserve"> om</w:t>
      </w:r>
      <w:r w:rsidR="008C1E9D">
        <w:t xml:space="preserve"> </w:t>
      </w:r>
      <w:r w:rsidR="00067904">
        <w:t xml:space="preserve">att </w:t>
      </w:r>
      <w:r w:rsidR="001B33D1">
        <w:t>det fanns</w:t>
      </w:r>
      <w:r w:rsidR="00067904">
        <w:t xml:space="preserve"> möjlighet att fråga efter ytterligare förklaring</w:t>
      </w:r>
      <w:r w:rsidR="008C1E9D">
        <w:t xml:space="preserve"> </w:t>
      </w:r>
      <w:r w:rsidR="00067904">
        <w:t>vid</w:t>
      </w:r>
      <w:r w:rsidR="00E30B7E">
        <w:t xml:space="preserve"> oklarheter i </w:t>
      </w:r>
      <w:r w:rsidR="000412CF">
        <w:t>intervjufrågorna</w:t>
      </w:r>
      <w:r w:rsidR="00E30B7E">
        <w:t xml:space="preserve">. </w:t>
      </w:r>
      <w:r w:rsidR="000412CF">
        <w:t xml:space="preserve">Intervjufrågorna </w:t>
      </w:r>
      <w:r w:rsidR="00E30B7E">
        <w:t xml:space="preserve">där respondenten bad om </w:t>
      </w:r>
      <w:r w:rsidR="007E2E4F">
        <w:t>ytterligare</w:t>
      </w:r>
      <w:r w:rsidR="00E30B7E">
        <w:t xml:space="preserve"> förklaring</w:t>
      </w:r>
      <w:r w:rsidR="00067904">
        <w:t>,</w:t>
      </w:r>
      <w:r w:rsidR="00E30B7E">
        <w:t xml:space="preserve"> </w:t>
      </w:r>
      <w:r w:rsidR="00067904">
        <w:t>samt</w:t>
      </w:r>
      <w:r w:rsidR="00E30B7E">
        <w:t xml:space="preserve"> den förklaring som gavs</w:t>
      </w:r>
      <w:r w:rsidR="00067904">
        <w:t>,</w:t>
      </w:r>
      <w:r w:rsidR="00E30B7E">
        <w:t xml:space="preserve"> är inkluderade i Bilaga 2.</w:t>
      </w:r>
      <w:r>
        <w:t xml:space="preserve"> För att säkerställa att ingen del av Grades pedagogiska riktlinjer hade missats i </w:t>
      </w:r>
      <w:r w:rsidR="000412CF">
        <w:t>intervjufrågorna</w:t>
      </w:r>
      <w:r>
        <w:t xml:space="preserve">, </w:t>
      </w:r>
      <w:r>
        <w:rPr>
          <w:rFonts w:eastAsia="Times New Roman" w:cs="Times New Roman"/>
          <w:lang w:eastAsia="sv-SE"/>
        </w:rPr>
        <w:t xml:space="preserve">avslutades intervjun med en öppen fråga där respondenten hade möjligheten att bidra med ytterligare information angående riktlinjerna om de </w:t>
      </w:r>
      <w:r>
        <w:rPr>
          <w:rFonts w:eastAsia="Times New Roman" w:cs="Times New Roman"/>
          <w:lang w:eastAsia="sv-SE"/>
        </w:rPr>
        <w:lastRenderedPageBreak/>
        <w:t>kände att något saknades.</w:t>
      </w:r>
      <w:r w:rsidR="00E30B7E">
        <w:rPr>
          <w:rFonts w:eastAsia="Times New Roman" w:cs="Times New Roman"/>
          <w:lang w:eastAsia="sv-SE"/>
        </w:rPr>
        <w:t xml:space="preserve"> Ingen ytterligare information gavs av respondenten vid detta moment.</w:t>
      </w:r>
      <w:r>
        <w:rPr>
          <w:rFonts w:eastAsia="Times New Roman" w:cs="Times New Roman"/>
          <w:lang w:eastAsia="sv-SE"/>
        </w:rPr>
        <w:t xml:space="preserve"> Respondenten gav sitt godkännande att använda sina intervjusvar i denna studie.</w:t>
      </w:r>
    </w:p>
    <w:p w14:paraId="067AA821" w14:textId="77777777" w:rsidR="000412CF" w:rsidRDefault="000412CF" w:rsidP="000B1921">
      <w:pPr>
        <w:tabs>
          <w:tab w:val="left" w:pos="1134"/>
        </w:tabs>
        <w:spacing w:line="480" w:lineRule="auto"/>
        <w:jc w:val="both"/>
      </w:pPr>
    </w:p>
    <w:p w14:paraId="602DC738" w14:textId="77CAFA0F" w:rsidR="00D45847" w:rsidRPr="000B1921" w:rsidRDefault="00850895" w:rsidP="000B1921">
      <w:pPr>
        <w:tabs>
          <w:tab w:val="left" w:pos="1134"/>
        </w:tabs>
        <w:spacing w:line="360" w:lineRule="auto"/>
        <w:rPr>
          <w:rFonts w:cs="Times New Roman"/>
          <w:b/>
          <w:sz w:val="24"/>
          <w:szCs w:val="24"/>
        </w:rPr>
      </w:pPr>
      <w:bookmarkStart w:id="8" w:name="_Toc391456183"/>
      <w:bookmarkStart w:id="9" w:name="_Toc401327939"/>
      <w:r w:rsidRPr="000B1921">
        <w:rPr>
          <w:rFonts w:cs="Times New Roman"/>
          <w:b/>
          <w:sz w:val="24"/>
          <w:szCs w:val="24"/>
        </w:rPr>
        <w:t>Utvärdering</w:t>
      </w:r>
      <w:bookmarkEnd w:id="8"/>
      <w:bookmarkEnd w:id="9"/>
      <w:r w:rsidR="002700E0">
        <w:rPr>
          <w:rFonts w:cs="Times New Roman"/>
          <w:b/>
          <w:sz w:val="24"/>
          <w:szCs w:val="24"/>
        </w:rPr>
        <w:t xml:space="preserve"> av kurser</w:t>
      </w:r>
    </w:p>
    <w:p w14:paraId="427737B0" w14:textId="0F36E6CD" w:rsidR="004C158E"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w:t>
      </w:r>
      <w:r w:rsidR="006D6C38">
        <w:rPr>
          <w:rFonts w:eastAsia="Times New Roman" w:cs="Times New Roman"/>
          <w:lang w:eastAsia="sv-SE"/>
        </w:rPr>
        <w:t>pedagogiska riktlinjer</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s pedagogiska riktlinjer.</w:t>
      </w:r>
      <w:r w:rsidR="004C158E">
        <w:rPr>
          <w:rFonts w:eastAsia="Times New Roman" w:cs="Times New Roman"/>
          <w:lang w:eastAsia="sv-SE"/>
        </w:rPr>
        <w:t xml:space="preserve"> </w:t>
      </w:r>
      <w:r w:rsidR="0089551B">
        <w:rPr>
          <w:rFonts w:eastAsia="Times New Roman" w:cs="Times New Roman"/>
          <w:lang w:eastAsia="sv-SE"/>
        </w:rPr>
        <w:t xml:space="preserve">Sammanfattningsvis </w:t>
      </w:r>
      <w:r w:rsidR="004C158E">
        <w:rPr>
          <w:rFonts w:eastAsia="Times New Roman" w:cs="Times New Roman"/>
          <w:lang w:eastAsia="sv-SE"/>
        </w:rPr>
        <w:t xml:space="preserve">utfördes </w:t>
      </w:r>
      <w:r w:rsidR="0089551B">
        <w:rPr>
          <w:rFonts w:eastAsia="Times New Roman" w:cs="Times New Roman"/>
          <w:lang w:eastAsia="sv-SE"/>
        </w:rPr>
        <w:t xml:space="preserve">utvärderingen </w:t>
      </w:r>
      <w:r w:rsidR="004C158E">
        <w:rPr>
          <w:rFonts w:eastAsia="Times New Roman" w:cs="Times New Roman"/>
          <w:lang w:eastAsia="sv-SE"/>
        </w:rPr>
        <w:t xml:space="preserve">via de följande </w:t>
      </w:r>
      <w:r w:rsidR="0089551B">
        <w:rPr>
          <w:rFonts w:eastAsia="Times New Roman" w:cs="Times New Roman"/>
          <w:lang w:eastAsia="sv-SE"/>
        </w:rPr>
        <w:t>momenten</w:t>
      </w:r>
      <w:r w:rsidR="004C158E">
        <w:rPr>
          <w:rFonts w:eastAsia="Times New Roman" w:cs="Times New Roman"/>
          <w:lang w:eastAsia="sv-SE"/>
        </w:rPr>
        <w:t>:</w:t>
      </w:r>
    </w:p>
    <w:p w14:paraId="2CC189E4" w14:textId="0855FFE1" w:rsidR="004C158E" w:rsidRPr="00BE257F" w:rsidRDefault="0089551B" w:rsidP="004C158E">
      <w:pPr>
        <w:pStyle w:val="Kommentarer"/>
        <w:numPr>
          <w:ilvl w:val="0"/>
          <w:numId w:val="22"/>
        </w:numPr>
        <w:rPr>
          <w:rFonts w:eastAsia="Times New Roman" w:cs="Times New Roman"/>
          <w:sz w:val="22"/>
          <w:szCs w:val="22"/>
          <w:lang w:eastAsia="sv-SE"/>
        </w:rPr>
      </w:pPr>
      <w:r w:rsidRPr="00BE257F">
        <w:rPr>
          <w:rFonts w:eastAsia="Times New Roman" w:cs="Times New Roman"/>
          <w:sz w:val="22"/>
          <w:szCs w:val="22"/>
          <w:lang w:eastAsia="sv-SE"/>
        </w:rPr>
        <w:t>Analys</w:t>
      </w:r>
      <w:r w:rsidR="004C158E" w:rsidRPr="00BE257F">
        <w:rPr>
          <w:rFonts w:eastAsia="Times New Roman" w:cs="Times New Roman"/>
          <w:sz w:val="22"/>
          <w:szCs w:val="22"/>
          <w:lang w:eastAsia="sv-SE"/>
        </w:rPr>
        <w:t xml:space="preserve"> av DIM’s modellelement</w:t>
      </w:r>
    </w:p>
    <w:p w14:paraId="17D3C8D9" w14:textId="2EBD9784"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Utformning av</w:t>
      </w:r>
      <w:r w:rsidR="004C158E" w:rsidRPr="00BE257F">
        <w:rPr>
          <w:rFonts w:eastAsia="Times New Roman" w:cs="Times New Roman"/>
          <w:sz w:val="22"/>
          <w:szCs w:val="22"/>
          <w:lang w:eastAsia="sv-SE"/>
        </w:rPr>
        <w:t xml:space="preserve"> formulär</w:t>
      </w:r>
      <w:r w:rsidRPr="00BE257F">
        <w:rPr>
          <w:rFonts w:eastAsia="Times New Roman" w:cs="Times New Roman"/>
          <w:sz w:val="22"/>
          <w:szCs w:val="22"/>
          <w:lang w:eastAsia="sv-SE"/>
        </w:rPr>
        <w:t>et</w:t>
      </w:r>
    </w:p>
    <w:p w14:paraId="32CCD837" w14:textId="0EB6E5F8" w:rsidR="004C158E" w:rsidRPr="00BE257F" w:rsidRDefault="0089551B" w:rsidP="004C158E">
      <w:pPr>
        <w:pStyle w:val="Kommentarer"/>
        <w:numPr>
          <w:ilvl w:val="0"/>
          <w:numId w:val="22"/>
        </w:numPr>
        <w:rPr>
          <w:sz w:val="22"/>
          <w:szCs w:val="22"/>
        </w:rPr>
      </w:pPr>
      <w:r w:rsidRPr="00BE257F">
        <w:rPr>
          <w:rFonts w:eastAsia="Times New Roman" w:cs="Times New Roman"/>
          <w:sz w:val="22"/>
          <w:szCs w:val="22"/>
          <w:lang w:eastAsia="sv-SE"/>
        </w:rPr>
        <w:t>Sammanställning av</w:t>
      </w:r>
      <w:r w:rsidR="004C158E" w:rsidRPr="00BE257F">
        <w:rPr>
          <w:rFonts w:eastAsia="Times New Roman" w:cs="Times New Roman"/>
          <w:sz w:val="22"/>
          <w:szCs w:val="22"/>
          <w:lang w:eastAsia="sv-SE"/>
        </w:rPr>
        <w:t xml:space="preserve"> påståenden</w:t>
      </w:r>
    </w:p>
    <w:p w14:paraId="778F9656" w14:textId="2ED651A3" w:rsidR="004C158E" w:rsidRPr="00BE257F" w:rsidRDefault="0089551B" w:rsidP="004C158E">
      <w:pPr>
        <w:pStyle w:val="Kommentarer"/>
        <w:numPr>
          <w:ilvl w:val="0"/>
          <w:numId w:val="22"/>
        </w:numPr>
        <w:rPr>
          <w:sz w:val="22"/>
          <w:szCs w:val="22"/>
        </w:rPr>
      </w:pPr>
      <w:r w:rsidRPr="00BE257F">
        <w:rPr>
          <w:sz w:val="22"/>
          <w:szCs w:val="22"/>
        </w:rPr>
        <w:t>U</w:t>
      </w:r>
      <w:r w:rsidR="004C158E" w:rsidRPr="00BE257F">
        <w:rPr>
          <w:sz w:val="22"/>
          <w:szCs w:val="22"/>
        </w:rPr>
        <w:t>tvär</w:t>
      </w:r>
      <w:r w:rsidRPr="00BE257F">
        <w:rPr>
          <w:sz w:val="22"/>
          <w:szCs w:val="22"/>
        </w:rPr>
        <w:t>deringen</w:t>
      </w:r>
    </w:p>
    <w:p w14:paraId="3ECB580F" w14:textId="33A4E1B1" w:rsidR="00183881" w:rsidRPr="00BE257F" w:rsidRDefault="00183881" w:rsidP="004C158E">
      <w:pPr>
        <w:pStyle w:val="Kommentarer"/>
        <w:numPr>
          <w:ilvl w:val="0"/>
          <w:numId w:val="22"/>
        </w:numPr>
        <w:rPr>
          <w:sz w:val="22"/>
          <w:szCs w:val="22"/>
        </w:rPr>
      </w:pPr>
      <w:r w:rsidRPr="00BE257F">
        <w:rPr>
          <w:sz w:val="22"/>
          <w:szCs w:val="22"/>
        </w:rPr>
        <w:t>Analys</w:t>
      </w:r>
    </w:p>
    <w:p w14:paraId="254AD643" w14:textId="77777777" w:rsidR="004C158E" w:rsidRDefault="004C158E" w:rsidP="000B1921">
      <w:pPr>
        <w:tabs>
          <w:tab w:val="left" w:pos="1134"/>
        </w:tabs>
        <w:spacing w:line="480" w:lineRule="auto"/>
        <w:jc w:val="both"/>
        <w:rPr>
          <w:rFonts w:eastAsia="Times New Roman" w:cs="Times New Roman"/>
          <w:lang w:eastAsia="sv-SE"/>
        </w:rPr>
      </w:pPr>
    </w:p>
    <w:p w14:paraId="58B6265B" w14:textId="55EDC920" w:rsidR="00780A57" w:rsidRPr="009D27B3" w:rsidRDefault="001732AB"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Utifrån </w:t>
      </w:r>
      <w:r w:rsidR="0089551B">
        <w:rPr>
          <w:rFonts w:eastAsia="Times New Roman" w:cs="Times New Roman"/>
          <w:lang w:eastAsia="sv-SE"/>
        </w:rPr>
        <w:t xml:space="preserve">DIM’s </w:t>
      </w:r>
      <w:r>
        <w:rPr>
          <w:rFonts w:eastAsia="Times New Roman" w:cs="Times New Roman"/>
          <w:lang w:eastAsia="sv-SE"/>
        </w:rPr>
        <w:t xml:space="preserve">riktlinjer </w:t>
      </w:r>
      <w:r w:rsidR="00850895">
        <w:rPr>
          <w:rFonts w:eastAsia="Times New Roman" w:cs="Times New Roman"/>
          <w:lang w:eastAsia="sv-SE"/>
        </w:rPr>
        <w:t>sammanställde</w:t>
      </w:r>
      <w:r>
        <w:rPr>
          <w:rFonts w:eastAsia="Times New Roman" w:cs="Times New Roman"/>
          <w:lang w:eastAsia="sv-SE"/>
        </w:rPr>
        <w:t>s</w:t>
      </w:r>
      <w:r w:rsidR="00850895">
        <w:rPr>
          <w:rFonts w:eastAsia="Times New Roman" w:cs="Times New Roman"/>
          <w:lang w:eastAsia="sv-SE"/>
        </w:rPr>
        <w:t xml:space="preserve"> en samman</w:t>
      </w:r>
      <w:r>
        <w:rPr>
          <w:rFonts w:eastAsia="Times New Roman" w:cs="Times New Roman"/>
          <w:lang w:eastAsia="sv-SE"/>
        </w:rPr>
        <w:t>fattning av DIM’s modellelement</w:t>
      </w:r>
      <w:r w:rsidR="00FA6353">
        <w:rPr>
          <w:rFonts w:eastAsia="Times New Roman" w:cs="Times New Roman"/>
          <w:lang w:eastAsia="sv-SE"/>
        </w:rPr>
        <w:t xml:space="preserve"> (</w:t>
      </w:r>
      <w:r w:rsidR="00183881">
        <w:rPr>
          <w:rFonts w:eastAsia="Times New Roman" w:cs="Times New Roman"/>
          <w:lang w:eastAsia="sv-SE"/>
        </w:rPr>
        <w:t xml:space="preserve">Moment </w:t>
      </w:r>
      <w:r w:rsidR="00EF185B">
        <w:rPr>
          <w:rFonts w:eastAsia="Times New Roman" w:cs="Times New Roman"/>
          <w:lang w:eastAsia="sv-SE"/>
        </w:rPr>
        <w:t>1)</w:t>
      </w:r>
      <w:r w:rsidR="00183881">
        <w:rPr>
          <w:rFonts w:eastAsia="Times New Roman" w:cs="Times New Roman"/>
          <w:lang w:eastAsia="sv-SE"/>
        </w:rPr>
        <w:t xml:space="preserve">, </w:t>
      </w:r>
      <w:r w:rsidR="00FA6353">
        <w:rPr>
          <w:rFonts w:eastAsia="Times New Roman" w:cs="Times New Roman"/>
          <w:lang w:eastAsia="sv-SE"/>
        </w:rPr>
        <w:t>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4B3714">
        <w:rPr>
          <w:rFonts w:eastAsia="Times New Roman" w:cs="Times New Roman"/>
          <w:lang w:eastAsia="sv-SE"/>
        </w:rPr>
        <w:t xml:space="preserve"> som d</w:t>
      </w:r>
      <w:r>
        <w:rPr>
          <w:rFonts w:eastAsia="Times New Roman" w:cs="Times New Roman"/>
          <w:lang w:eastAsia="sv-SE"/>
        </w:rPr>
        <w:t xml:space="preserve">ärefter </w:t>
      </w:r>
      <w:r w:rsidR="00850895">
        <w:rPr>
          <w:rFonts w:eastAsia="Times New Roman" w:cs="Times New Roman"/>
          <w:lang w:eastAsia="sv-SE"/>
        </w:rPr>
        <w:t>utnyttjade</w:t>
      </w:r>
      <w:r>
        <w:rPr>
          <w:rFonts w:eastAsia="Times New Roman" w:cs="Times New Roman"/>
          <w:lang w:eastAsia="sv-SE"/>
        </w:rPr>
        <w:t>s</w:t>
      </w:r>
      <w:r w:rsidR="00850895">
        <w:rPr>
          <w:rFonts w:eastAsia="Times New Roman" w:cs="Times New Roman"/>
          <w:lang w:eastAsia="sv-SE"/>
        </w:rPr>
        <w:t xml:space="preserve"> för att utforma ett </w:t>
      </w:r>
      <w:r w:rsidR="0072154A">
        <w:rPr>
          <w:rFonts w:eastAsia="Times New Roman" w:cs="Times New Roman"/>
          <w:lang w:eastAsia="sv-SE"/>
        </w:rPr>
        <w:t>formulär</w:t>
      </w:r>
      <w:r w:rsidR="00E43D1C">
        <w:rPr>
          <w:rFonts w:eastAsia="Times New Roman" w:cs="Times New Roman"/>
          <w:lang w:eastAsia="sv-SE"/>
        </w:rPr>
        <w:t xml:space="preserve"> (</w:t>
      </w:r>
      <w:r w:rsidR="00183881">
        <w:rPr>
          <w:rFonts w:eastAsia="Times New Roman" w:cs="Times New Roman"/>
          <w:lang w:eastAsia="sv-SE"/>
        </w:rPr>
        <w:t xml:space="preserve">Moment </w:t>
      </w:r>
      <w:r w:rsidR="0022514D">
        <w:rPr>
          <w:rFonts w:eastAsia="Times New Roman" w:cs="Times New Roman"/>
          <w:lang w:eastAsia="sv-SE"/>
        </w:rPr>
        <w:t>2</w:t>
      </w:r>
      <w:r w:rsidR="00183881">
        <w:rPr>
          <w:rFonts w:eastAsia="Times New Roman" w:cs="Times New Roman"/>
          <w:lang w:eastAsia="sv-SE"/>
        </w:rPr>
        <w:t xml:space="preserve">, </w:t>
      </w:r>
      <w:r w:rsidR="00E43D1C">
        <w:rPr>
          <w:rFonts w:eastAsia="Times New Roman" w:cs="Times New Roman"/>
          <w:lang w:eastAsia="sv-SE"/>
        </w:rPr>
        <w:t>Bilaga 3)</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w:t>
      </w:r>
      <w:r w:rsidR="00067904">
        <w:rPr>
          <w:rFonts w:eastAsia="Times New Roman" w:cs="Times New Roman"/>
          <w:lang w:eastAsia="sv-SE"/>
        </w:rPr>
        <w:t xml:space="preserve"> och varje</w:t>
      </w:r>
      <w:r w:rsidR="00850895">
        <w:rPr>
          <w:rFonts w:eastAsia="Times New Roman" w:cs="Times New Roman"/>
          <w:lang w:eastAsia="sv-SE"/>
        </w:rPr>
        <w:t xml:space="preserve"> element i respektive fas</w:t>
      </w:r>
      <w:r w:rsidR="00183881">
        <w:rPr>
          <w:rFonts w:eastAsia="Times New Roman" w:cs="Times New Roman"/>
          <w:lang w:eastAsia="sv-SE"/>
        </w:rPr>
        <w:t xml:space="preserve"> (Moment 3)</w:t>
      </w:r>
      <w:r w:rsidR="00067904">
        <w:rPr>
          <w:rFonts w:eastAsia="Times New Roman" w:cs="Times New Roman"/>
          <w:lang w:eastAsia="sv-SE"/>
        </w:rPr>
        <w:t>.</w:t>
      </w:r>
      <w:r w:rsidR="00850895">
        <w:rPr>
          <w:rFonts w:eastAsia="Times New Roman" w:cs="Times New Roman"/>
          <w:lang w:eastAsia="sv-SE"/>
        </w:rPr>
        <w:t xml:space="preserve"> </w:t>
      </w:r>
      <w:r w:rsidR="00067904">
        <w:rPr>
          <w:rFonts w:eastAsia="Times New Roman" w:cs="Times New Roman"/>
          <w:lang w:eastAsia="sv-SE"/>
        </w:rPr>
        <w:t>Det resulterade i</w:t>
      </w:r>
      <w:r w:rsidR="00850895">
        <w:rPr>
          <w:rFonts w:eastAsia="Times New Roman" w:cs="Times New Roman"/>
          <w:lang w:eastAsia="sv-SE"/>
        </w:rPr>
        <w:t xml:space="preserve"> genomsnitt 4 påståenden per fas och 1-2 påståenden per element. Fy</w:t>
      </w:r>
      <w:r>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w:t>
      </w:r>
      <w:r w:rsidR="003B44EC">
        <w:rPr>
          <w:rFonts w:eastAsia="Times New Roman" w:cs="Times New Roman"/>
          <w:lang w:eastAsia="sv-SE"/>
        </w:rPr>
        <w:t>författaren av detta arbete</w:t>
      </w:r>
      <w:r w:rsidR="00850895">
        <w:rPr>
          <w:rFonts w:eastAsia="Times New Roman" w:cs="Times New Roman"/>
          <w:lang w:eastAsia="sv-SE"/>
        </w:rPr>
        <w:t xml:space="preserve"> med hjälp av de 17 påståendena</w:t>
      </w:r>
      <w:r w:rsidR="00183881">
        <w:rPr>
          <w:rFonts w:eastAsia="Times New Roman" w:cs="Times New Roman"/>
          <w:lang w:eastAsia="sv-SE"/>
        </w:rPr>
        <w:t xml:space="preserve"> (Moment 4)</w:t>
      </w:r>
      <w:r w:rsidR="00850895">
        <w:rPr>
          <w:rFonts w:eastAsia="Times New Roman" w:cs="Times New Roman"/>
          <w:lang w:eastAsia="sv-SE"/>
        </w:rPr>
        <w:t>. Resultatet analyserades genom att använda</w:t>
      </w:r>
      <w:r w:rsidR="00A6684C">
        <w:rPr>
          <w:rFonts w:eastAsia="Times New Roman" w:cs="Times New Roman"/>
          <w:lang w:eastAsia="sv-SE"/>
        </w:rPr>
        <w:t xml:space="preserve"> </w:t>
      </w:r>
      <w:r w:rsidR="004B3714">
        <w:rPr>
          <w:rFonts w:eastAsia="Times New Roman" w:cs="Times New Roman"/>
          <w:lang w:eastAsia="sv-SE"/>
        </w:rPr>
        <w:t>ett</w:t>
      </w:r>
      <w:r w:rsidR="00850895">
        <w:rPr>
          <w:rFonts w:eastAsia="Times New Roman" w:cs="Times New Roman"/>
          <w:lang w:eastAsia="sv-SE"/>
        </w:rPr>
        <w:t xml:space="preserve"> </w:t>
      </w:r>
      <w:r>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w:t>
      </w:r>
      <w:r w:rsidR="00080C1A">
        <w:rPr>
          <w:rFonts w:eastAsia="Times New Roman" w:cs="Times New Roman"/>
          <w:lang w:eastAsia="sv-SE"/>
        </w:rPr>
        <w:t xml:space="preserve">för </w:t>
      </w:r>
      <w:r w:rsidR="00067904">
        <w:rPr>
          <w:rFonts w:eastAsia="Times New Roman" w:cs="Times New Roman"/>
          <w:lang w:eastAsia="sv-SE"/>
        </w:rPr>
        <w:t xml:space="preserve">samtliga </w:t>
      </w:r>
      <w:r w:rsidR="00080C1A">
        <w:rPr>
          <w:rFonts w:eastAsia="Times New Roman" w:cs="Times New Roman"/>
          <w:lang w:eastAsia="sv-SE"/>
        </w:rPr>
        <w:t>av de tidigare kurserna uppdelade utefter</w:t>
      </w:r>
      <w:r w:rsidR="00850895">
        <w:rPr>
          <w:rFonts w:eastAsia="Times New Roman" w:cs="Times New Roman"/>
          <w:lang w:eastAsia="sv-SE"/>
        </w:rPr>
        <w:t xml:space="preserve"> DIM’s faser</w:t>
      </w:r>
      <w:r w:rsidR="00067904">
        <w:rPr>
          <w:rFonts w:eastAsia="Times New Roman" w:cs="Times New Roman"/>
          <w:lang w:eastAsia="sv-SE"/>
        </w:rPr>
        <w:t xml:space="preserve"> och </w:t>
      </w:r>
      <w:r w:rsidR="00850895">
        <w:rPr>
          <w:rFonts w:eastAsia="Times New Roman" w:cs="Times New Roman"/>
          <w:lang w:eastAsia="sv-SE"/>
        </w:rPr>
        <w:t>element</w:t>
      </w:r>
      <w:r w:rsidR="00183881">
        <w:rPr>
          <w:rFonts w:eastAsia="Times New Roman" w:cs="Times New Roman"/>
          <w:lang w:eastAsia="sv-SE"/>
        </w:rPr>
        <w:t xml:space="preserve"> (Moment 5)</w:t>
      </w:r>
      <w:r w:rsidR="00850895">
        <w:rPr>
          <w:rFonts w:eastAsia="Times New Roman" w:cs="Times New Roman"/>
          <w:lang w:eastAsia="sv-SE"/>
        </w:rPr>
        <w:t xml:space="preserve">. </w:t>
      </w:r>
    </w:p>
    <w:p w14:paraId="650E9956" w14:textId="7B631B81" w:rsidR="00582DFC" w:rsidRPr="009B18DA" w:rsidRDefault="00850895" w:rsidP="009D27B3">
      <w:pPr>
        <w:pStyle w:val="Heading11"/>
      </w:pPr>
      <w:bookmarkStart w:id="10" w:name="_Toc391456184"/>
      <w:bookmarkStart w:id="11" w:name="_Toc401327940"/>
      <w:bookmarkEnd w:id="10"/>
      <w:r w:rsidRPr="00E43D1C">
        <w:t>Resultat</w:t>
      </w:r>
      <w:bookmarkEnd w:id="11"/>
    </w:p>
    <w:p w14:paraId="181AF975" w14:textId="0A7130BC" w:rsidR="00D45847" w:rsidRPr="000B1921" w:rsidRDefault="00850895" w:rsidP="000B1921">
      <w:pPr>
        <w:pStyle w:val="Brdtext"/>
        <w:spacing w:line="360" w:lineRule="auto"/>
        <w:rPr>
          <w:b/>
          <w:sz w:val="24"/>
        </w:rPr>
      </w:pPr>
      <w:r w:rsidRPr="000B1921">
        <w:rPr>
          <w:b/>
          <w:sz w:val="24"/>
        </w:rPr>
        <w:t>Associativt perspektiv och DIM motsvarar Grades nuvarande pedagogi</w:t>
      </w:r>
      <w:r w:rsidR="006D6C38">
        <w:rPr>
          <w:b/>
          <w:sz w:val="24"/>
        </w:rPr>
        <w:t>ska riktlinjer</w:t>
      </w:r>
      <w:r w:rsidRPr="000B1921">
        <w:rPr>
          <w:b/>
          <w:sz w:val="24"/>
        </w:rPr>
        <w:t xml:space="preserve">  </w:t>
      </w:r>
    </w:p>
    <w:p w14:paraId="022FF46B" w14:textId="218FDC8E" w:rsidR="00780A57" w:rsidRDefault="00850895" w:rsidP="00CA1731">
      <w:pPr>
        <w:spacing w:line="480" w:lineRule="auto"/>
        <w:jc w:val="both"/>
      </w:pPr>
      <w:r>
        <w:t>För att kunna svara på vilket pedagogiskt perspektiv</w:t>
      </w:r>
      <w:r w:rsidR="0072154A">
        <w:t xml:space="preserve"> och</w:t>
      </w:r>
      <w:r>
        <w:t xml:space="preserve"> respektiv</w:t>
      </w:r>
      <w:r w:rsidR="00CA5B2D">
        <w:t xml:space="preserve">e modell som ligger närmast de pedagogiska riktlinjer </w:t>
      </w:r>
      <w:r>
        <w:t>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först</w:t>
      </w:r>
      <w:r w:rsidR="00830D00">
        <w:t xml:space="preserve"> en representativ modell från varje perspektiv. DIM, ATM, och KLM valdes </w:t>
      </w:r>
      <w:r w:rsidR="006601B2">
        <w:t xml:space="preserve">för </w:t>
      </w:r>
      <w:r w:rsidR="00FC2E6B">
        <w:t>A</w:t>
      </w:r>
      <w:r w:rsidR="006601B2">
        <w:t>ssociativ</w:t>
      </w:r>
      <w:r w:rsidR="00A44A23">
        <w:t>t</w:t>
      </w:r>
      <w:r w:rsidR="00FC2E6B">
        <w:t xml:space="preserve">-, </w:t>
      </w:r>
      <w:r w:rsidR="00A61540">
        <w:t>Kognitivt</w:t>
      </w:r>
      <w:r w:rsidR="00FC2E6B">
        <w:t>-, och S</w:t>
      </w:r>
      <w:r w:rsidR="00780A57">
        <w:t>ociokulturellt-perspektiv</w:t>
      </w:r>
      <w:r w:rsidR="00830D00">
        <w:t xml:space="preserve">. </w:t>
      </w:r>
      <w:r w:rsidR="00C944C6">
        <w:t>Eftersom p</w:t>
      </w:r>
      <w:r w:rsidR="00E8369E">
        <w:t xml:space="preserve">edagogiska modeller </w:t>
      </w:r>
      <w:r w:rsidR="003F52E1">
        <w:t>brukar</w:t>
      </w:r>
      <w:r w:rsidR="00E8369E">
        <w:t xml:space="preserve"> delas in i faser och element för </w:t>
      </w:r>
      <w:r w:rsidR="00796E42">
        <w:t xml:space="preserve">att kartlägga hur </w:t>
      </w:r>
      <w:r w:rsidR="00796E42">
        <w:lastRenderedPageBreak/>
        <w:t>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0412CF">
        <w:t xml:space="preserve">intervjufrågor </w:t>
      </w:r>
      <w:r w:rsidR="000E3605">
        <w:t xml:space="preserve">som </w:t>
      </w:r>
      <w:r w:rsidR="002700E0">
        <w:t>ställdes under</w:t>
      </w:r>
      <w:r w:rsidR="000E3605">
        <w:t xml:space="preserve"> interv</w:t>
      </w:r>
      <w:r w:rsidR="006601B2">
        <w:t>ju</w:t>
      </w:r>
      <w:r w:rsidR="000E3605">
        <w:t>n och poängs</w:t>
      </w:r>
      <w:r w:rsidR="00E369F3">
        <w:t>attes</w:t>
      </w:r>
      <w:r w:rsidR="000E3605">
        <w:t xml:space="preserve"> </w:t>
      </w:r>
      <w:r w:rsidR="004B3714">
        <w:t xml:space="preserve">av personen som intervjuades </w:t>
      </w:r>
      <w:r w:rsidR="000E3605">
        <w:t xml:space="preserve">enligt </w:t>
      </w:r>
      <w:r w:rsidR="009B18DA">
        <w:t>en femgradig skala (Bilaga 2).</w:t>
      </w:r>
    </w:p>
    <w:p w14:paraId="651192ED" w14:textId="4F7AA10A" w:rsidR="00780A57" w:rsidRDefault="00047160" w:rsidP="00CA1731">
      <w:pPr>
        <w:spacing w:line="480" w:lineRule="auto"/>
        <w:jc w:val="both"/>
      </w:pPr>
      <w:r>
        <w:t xml:space="preserve"> </w:t>
      </w:r>
    </w:p>
    <w:p w14:paraId="5A761002" w14:textId="7D557D7D" w:rsidR="00E972C5" w:rsidRDefault="00850895" w:rsidP="00CA1731">
      <w:pPr>
        <w:spacing w:line="480" w:lineRule="auto"/>
        <w:jc w:val="both"/>
      </w:pPr>
      <w:r>
        <w:t>Resultat</w:t>
      </w:r>
      <w:r w:rsidR="00780A57">
        <w:t>et</w:t>
      </w:r>
      <w:r>
        <w:t xml:space="preserve"> från intervjun visar att DIM har genomsnittlig</w:t>
      </w:r>
      <w:r w:rsidR="00780A57">
        <w:t>t</w:t>
      </w:r>
      <w:r>
        <w:t xml:space="preserve"> högre poäng</w:t>
      </w:r>
      <w:r w:rsidR="00780A57">
        <w:t>,</w:t>
      </w:r>
      <w:r>
        <w:t xml:space="preserve"> med ett medelvärde på 4,5 poäng, jämfört med ATM (medelpoäng = 3) och KLM (medelpoäng = 4) (Figur </w:t>
      </w:r>
      <w:r w:rsidR="00786A7A">
        <w:t>2</w:t>
      </w:r>
      <w:r>
        <w:t>a). D</w:t>
      </w:r>
      <w:r w:rsidR="00FC2E6B">
        <w:t>essa resultat tyder på att det A</w:t>
      </w:r>
      <w:r>
        <w:t xml:space="preserve">ssociativa perspektivet ger den bästa matchningen med Grades nuvarande pedagogiska </w:t>
      </w:r>
      <w:r w:rsidR="006D6C38">
        <w:t>riktlinjer</w:t>
      </w:r>
      <w:r>
        <w:t xml:space="preserve">. </w:t>
      </w:r>
      <w:r w:rsidR="00780A57">
        <w:t xml:space="preserve">Följaktligen </w:t>
      </w:r>
      <w:r>
        <w:t>visade resultatet även att DIM var den mest lämpade modellen för Grade</w:t>
      </w:r>
      <w:r w:rsidR="00A835E8">
        <w:t>s</w:t>
      </w:r>
      <w:r>
        <w:t xml:space="preserve"> pedagogik</w:t>
      </w:r>
      <w:r w:rsidR="00B61255">
        <w:t xml:space="preserve"> av de analyserade modellerna </w:t>
      </w:r>
      <w:r w:rsidR="00786A7A">
        <w:t>(Figur 2</w:t>
      </w:r>
      <w:r>
        <w:t>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w:t>
      </w:r>
      <w:r w:rsidR="004B3714">
        <w:t>modell</w:t>
      </w:r>
      <w:r w:rsidR="00A80803">
        <w:t xml:space="preserve">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w:t>
      </w:r>
      <w:r w:rsidR="00E369F3">
        <w:t>en</w:t>
      </w:r>
      <w:r w:rsidR="00A80803">
        <w:t xml:space="preserve"> i </w:t>
      </w:r>
      <w:r w:rsidR="00780A57">
        <w:t xml:space="preserve">samtliga </w:t>
      </w:r>
      <w:r w:rsidR="00786A7A">
        <w:t>fall (Figur 2</w:t>
      </w:r>
      <w:r w:rsidR="00A80803">
        <w:t>b). KLM, som hade en medelpoäng strax under DIM, s</w:t>
      </w:r>
      <w:r w:rsidR="00FB56B1">
        <w:t xml:space="preserve">kulle nästan bedömts som lika </w:t>
      </w:r>
      <w:r w:rsidR="00A80803">
        <w:t xml:space="preserve">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ogi</w:t>
      </w:r>
      <w:r w:rsidR="006D6C38">
        <w:t>ska riktlinjer</w:t>
      </w:r>
      <w:r w:rsidR="00A80803">
        <w:t xml:space="preserve">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w:t>
      </w:r>
      <w:r w:rsidR="006D6C38">
        <w:t>iska riktlinjer</w:t>
      </w:r>
      <w:r w:rsidR="00255B32">
        <w:t>, vilket</w:t>
      </w:r>
      <w:r w:rsidR="00FC2E6B">
        <w:t xml:space="preserve"> innebär att det A</w:t>
      </w:r>
      <w:r w:rsidR="004A08DF">
        <w:t>ssociativa perspektivet representera</w:t>
      </w:r>
      <w:r w:rsidR="00255B32">
        <w:t>r</w:t>
      </w:r>
      <w:r w:rsidR="004A08DF">
        <w:t xml:space="preserve"> en </w:t>
      </w:r>
      <w:r w:rsidR="003F0E92">
        <w:t xml:space="preserve">rimlig </w:t>
      </w:r>
      <w:r w:rsidR="004A08DF">
        <w:t xml:space="preserve">utgångspunkt för evaluering av modeller som </w:t>
      </w:r>
      <w:r w:rsidR="00255B32">
        <w:t xml:space="preserve">skulle kunna </w:t>
      </w:r>
      <w:r w:rsidR="004A08DF">
        <w:t xml:space="preserve">utnyttjas av Grade i framtiden. </w:t>
      </w:r>
    </w:p>
    <w:p w14:paraId="144BB021" w14:textId="77777777" w:rsidR="004A1CFE" w:rsidRDefault="004A1CFE" w:rsidP="00CA1731">
      <w:pPr>
        <w:spacing w:line="480" w:lineRule="auto"/>
        <w:jc w:val="both"/>
      </w:pPr>
    </w:p>
    <w:p w14:paraId="5E6609FD" w14:textId="52840EC9" w:rsidR="00D45847" w:rsidRDefault="00526AA1" w:rsidP="00512986">
      <w:pPr>
        <w:pStyle w:val="Brdtext"/>
        <w:keepNext/>
        <w:spacing w:line="360" w:lineRule="auto"/>
      </w:pPr>
      <w:r>
        <w:rPr>
          <w:rFonts w:eastAsiaTheme="minorHAnsi" w:cstheme="minorBidi"/>
          <w:noProof/>
          <w:sz w:val="18"/>
          <w:szCs w:val="18"/>
        </w:rPr>
        <w:lastRenderedPageBreak/>
        <w:drawing>
          <wp:inline distT="0" distB="0" distL="0" distR="0" wp14:anchorId="2F3806C5" wp14:editId="648758C4">
            <wp:extent cx="5760719" cy="3316798"/>
            <wp:effectExtent l="0" t="0" r="5715"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19" cy="3316798"/>
                    </a:xfrm>
                    <a:prstGeom prst="rect">
                      <a:avLst/>
                    </a:prstGeom>
                  </pic:spPr>
                </pic:pic>
              </a:graphicData>
            </a:graphic>
          </wp:inline>
        </w:drawing>
      </w:r>
    </w:p>
    <w:p w14:paraId="1762915B" w14:textId="1DFFDAF5" w:rsidR="00344A49" w:rsidRPr="003C298D" w:rsidRDefault="00850895" w:rsidP="003C298D">
      <w:pPr>
        <w:pStyle w:val="Beskrivning"/>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DC7A1D">
        <w:rPr>
          <w:b/>
          <w:noProof/>
        </w:rPr>
        <w:t>2</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0412CF">
        <w:t>intervjufrågorna</w:t>
      </w:r>
      <w:r w:rsidR="00CA4A2A">
        <w:t>,</w:t>
      </w:r>
      <w:r>
        <w:t xml:space="preserve"> </w:t>
      </w:r>
      <w:r w:rsidR="00CA4A2A">
        <w:t xml:space="preserve">den vågräta linjen är medelvärdet, och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0412CF">
        <w:t xml:space="preserve">intervjufrågorna </w:t>
      </w:r>
      <w:r>
        <w:t>i bilaga 2.</w:t>
      </w:r>
    </w:p>
    <w:p w14:paraId="4BB19EDC" w14:textId="77777777" w:rsidR="00E45207" w:rsidRDefault="00E45207" w:rsidP="009D27B3">
      <w:pPr>
        <w:spacing w:line="360" w:lineRule="auto"/>
        <w:rPr>
          <w:b/>
          <w:sz w:val="24"/>
        </w:rPr>
      </w:pPr>
    </w:p>
    <w:p w14:paraId="313AFCAB" w14:textId="00613A05" w:rsidR="00F5632E" w:rsidRPr="009D27B3" w:rsidRDefault="00AE48F8" w:rsidP="009D27B3">
      <w:pPr>
        <w:spacing w:line="360" w:lineRule="auto"/>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w:t>
      </w:r>
      <w:r w:rsidR="006D6C38">
        <w:rPr>
          <w:b/>
          <w:sz w:val="24"/>
        </w:rPr>
        <w:t>iska riktlinjer</w:t>
      </w:r>
      <w:r>
        <w:rPr>
          <w:b/>
          <w:sz w:val="24"/>
        </w:rPr>
        <w:t xml:space="preserve"> enligt DIM</w:t>
      </w:r>
    </w:p>
    <w:p w14:paraId="29EBCC13" w14:textId="7417852A"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 xml:space="preserve">fyra av Grades </w:t>
      </w:r>
      <w:r w:rsidR="00E43D1C">
        <w:t xml:space="preserve">nyligen designade </w:t>
      </w:r>
      <w:r w:rsidR="00A835E8" w:rsidRPr="00560AA3">
        <w:t xml:space="preserve">kurser </w:t>
      </w:r>
      <w:r w:rsidR="00882330" w:rsidRPr="00560AA3">
        <w:t>(KS Strålskydd, PT Strålsäkerhet, RCC, Telia GDPR)</w:t>
      </w:r>
      <w:r w:rsidR="00882330">
        <w:t xml:space="preserve"> enligt DIM’s riktlinjer</w:t>
      </w:r>
      <w:r w:rsidR="00CB4C73" w:rsidRPr="00560AA3">
        <w:t>.</w:t>
      </w:r>
      <w:r w:rsidR="00791D4B">
        <w:t xml:space="preserve"> </w:t>
      </w:r>
      <w:r w:rsidR="00043AE1">
        <w:t xml:space="preserve"> I</w:t>
      </w:r>
      <w:r w:rsidR="008B2D29">
        <w:t>nledningsvis</w:t>
      </w:r>
      <w:r w:rsidR="00043AE1">
        <w:t xml:space="preserve"> utförde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w:t>
      </w:r>
      <w:r w:rsidR="00786A7A">
        <w:t>edelpoäng = 2,2 och 1,5; Figur 3</w:t>
      </w:r>
      <w:r w:rsidR="0054444D">
        <w:t>a)</w:t>
      </w:r>
      <w:r w:rsidR="00850895">
        <w:t>.</w:t>
      </w:r>
      <w:r w:rsidR="00213FB2">
        <w:t xml:space="preserve"> </w:t>
      </w:r>
      <w:r w:rsidR="00D808DD">
        <w:t>Dessa resultat betecknar Grades förmågor att presentera information och meningen bakom kursen till studente</w:t>
      </w:r>
      <w:r w:rsidR="00043AE1">
        <w:t>rna</w:t>
      </w:r>
      <w:r w:rsidR="00D808DD">
        <w:t xml:space="preserve"> och samtidigt understödja deras lärande genom sammanfattningar </w:t>
      </w:r>
      <w:r w:rsidR="0048422A">
        <w:t xml:space="preserve">av materialet </w:t>
      </w:r>
      <w:r w:rsidR="00D808DD">
        <w:t xml:space="preserve">och övningar. </w:t>
      </w:r>
      <w:r w:rsidR="00234C76">
        <w:t>Samtidigt visar resultatet generellt s</w:t>
      </w:r>
      <w:r w:rsidR="00043AE1">
        <w:t>e</w:t>
      </w:r>
      <w:r w:rsidR="00234C76">
        <w:t xml:space="preserve">tt att Grade kunde förbättra kurserna genom att lägga mer fokus på </w:t>
      </w:r>
      <w:r w:rsidR="00E91509">
        <w:t>feedback</w:t>
      </w:r>
      <w:r w:rsidR="00234C76">
        <w:t xml:space="preserve">, </w:t>
      </w:r>
      <w:proofErr w:type="spellStart"/>
      <w:r w:rsidR="00694336">
        <w:t>avslutnings</w:t>
      </w:r>
      <w:r w:rsidR="00874DE4">
        <w:t>test</w:t>
      </w:r>
      <w:proofErr w:type="spellEnd"/>
      <w:r w:rsidR="00234C76">
        <w:t>, och rättningar.</w:t>
      </w:r>
      <w:r w:rsidR="00D808DD">
        <w:t xml:space="preserve"> </w:t>
      </w:r>
    </w:p>
    <w:p w14:paraId="7789A662" w14:textId="77777777" w:rsidR="00E91509" w:rsidRDefault="00E91509" w:rsidP="00CA1731">
      <w:pPr>
        <w:spacing w:line="480" w:lineRule="auto"/>
        <w:jc w:val="both"/>
      </w:pPr>
    </w:p>
    <w:p w14:paraId="5D4A30B3" w14:textId="136DCA14" w:rsidR="00D45847" w:rsidRDefault="00E91509" w:rsidP="00CA1731">
      <w:pPr>
        <w:spacing w:line="480" w:lineRule="auto"/>
        <w:jc w:val="both"/>
      </w:pPr>
      <w:r>
        <w:lastRenderedPageBreak/>
        <w:t xml:space="preserve">För att få en djupare </w:t>
      </w:r>
      <w:r w:rsidR="00043AE1">
        <w:t>in</w:t>
      </w:r>
      <w:r>
        <w:t>blick inom Grades prestanda i varje fas, dela</w:t>
      </w:r>
      <w:r w:rsidR="002700E0">
        <w:t>des</w:t>
      </w:r>
      <w:r>
        <w:t xml:space="preserve"> de erhållna poäng</w:t>
      </w:r>
      <w:r w:rsidR="00043AE1">
        <w:t>en</w:t>
      </w:r>
      <w:r w:rsidR="002700E0">
        <w:t xml:space="preserve"> upp</w:t>
      </w:r>
      <w:r>
        <w:t xml:space="preserve"> utefter varje</w:t>
      </w:r>
      <w:r w:rsidR="00694336">
        <w:t xml:space="preserve">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och 4,8</w:t>
      </w:r>
      <w:r w:rsidR="00E43D1C">
        <w:t xml:space="preserve">; </w:t>
      </w:r>
      <w:r w:rsidR="00786A7A">
        <w:t>Figur 3</w:t>
      </w:r>
      <w:r w:rsidR="00850895">
        <w:t xml:space="preserve">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786A7A">
        <w:t>) (Figur 3</w:t>
      </w:r>
      <w:r w:rsidR="00850895">
        <w:t xml:space="preserve">b). </w:t>
      </w:r>
      <w:r w:rsidR="006814B9">
        <w:t>De</w:t>
      </w:r>
      <w:r w:rsidR="00227C61">
        <w:t xml:space="preserve"> lägre resultate</w:t>
      </w:r>
      <w:r w:rsidR="00043AE1">
        <w:t>n</w:t>
      </w:r>
      <w:r w:rsidR="00227C61">
        <w:t xml:space="preserve"> i</w:t>
      </w:r>
      <w:r w:rsidR="00043AE1">
        <w:t xml:space="preserve"> elementen</w:t>
      </w:r>
      <w:r w:rsidR="00227C61">
        <w:t xml:space="preserve"> </w:t>
      </w:r>
      <w:r w:rsidR="00227C61">
        <w:rPr>
          <w:i/>
        </w:rPr>
        <w:t>Självständiga övningar</w:t>
      </w:r>
      <w:r w:rsidR="00227C61">
        <w:t xml:space="preserve"> och </w:t>
      </w:r>
      <w:r w:rsidR="00227C61">
        <w:rPr>
          <w:i/>
        </w:rPr>
        <w:t>Periodisk Övervakning</w:t>
      </w:r>
      <w:r w:rsidR="00227C61">
        <w:t xml:space="preserve"> grundades i </w:t>
      </w:r>
      <w:r w:rsidR="00DC7A9B">
        <w:t>att Grade inte lägger någo</w:t>
      </w:r>
      <w:r w:rsidR="00043AE1">
        <w:t>n</w:t>
      </w:r>
      <w:r w:rsidR="00DC7A9B">
        <w:t xml:space="preserve"> större </w:t>
      </w:r>
      <w:r w:rsidR="00043AE1">
        <w:t>vikt</w:t>
      </w:r>
      <w:r w:rsidR="00DC7A9B">
        <w:t xml:space="preserve"> </w:t>
      </w:r>
      <w:r w:rsidR="00043AE1">
        <w:t>vid</w:t>
      </w:r>
      <w:r w:rsidR="00DC7A9B">
        <w:t xml:space="preserve"> dessa områden</w:t>
      </w:r>
      <w:r w:rsidR="00694336">
        <w:t xml:space="preserve"> enligt intervju</w:t>
      </w:r>
      <w:r w:rsidR="005F76A4">
        <w:t>svar</w:t>
      </w:r>
      <w:r w:rsidR="007C49F9">
        <w:t xml:space="preserve"> (Bilaga 2)</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w:t>
      </w:r>
      <w:r w:rsidR="00043AE1">
        <w:t xml:space="preserve">på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w:t>
      </w:r>
      <w:r w:rsidR="00043AE1">
        <w:t>ågt</w:t>
      </w:r>
      <w:r w:rsidR="00521970">
        <w:t xml:space="preserv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043AE1">
        <w:t xml:space="preserve"> Fasen</w:t>
      </w:r>
      <w:r w:rsidR="00227C61">
        <w:t xml:space="preserve"> </w:t>
      </w:r>
      <w:r w:rsidR="00850895">
        <w:rPr>
          <w:i/>
        </w:rPr>
        <w:t>Övervakning och Återkoppling</w:t>
      </w:r>
      <w:r w:rsidR="00850895">
        <w:t xml:space="preserve"> innehåller elementet </w:t>
      </w:r>
      <w:r w:rsidR="00850895">
        <w:rPr>
          <w:i/>
        </w:rPr>
        <w:t>Ledtrådar och Uppmaningar</w:t>
      </w:r>
      <w:r w:rsidR="00850895">
        <w:t xml:space="preserve"> </w:t>
      </w:r>
      <w:r w:rsidR="00882330">
        <w:t>som visade</w:t>
      </w:r>
      <w:r w:rsidR="00850895">
        <w:t xml:space="preserve"> ett lågt resultat (medelpoäng = 0,6), däremot</w:t>
      </w:r>
      <w:r w:rsidR="00043AE1">
        <w:t xml:space="preserve"> räddas</w:t>
      </w:r>
      <w:r w:rsidR="00850895">
        <w:t xml:space="preserve"> </w:t>
      </w:r>
      <w:r w:rsidR="00971948">
        <w:t>fasens medelvärde</w:t>
      </w:r>
      <w:r w:rsidR="00A61540">
        <w:t xml:space="preserve"> delvis</w:t>
      </w:r>
      <w:r w:rsidR="00850895">
        <w:t xml:space="preserve"> av att elementet </w:t>
      </w:r>
      <w:r w:rsidR="00850895">
        <w:rPr>
          <w:i/>
        </w:rPr>
        <w:t>Support</w:t>
      </w:r>
      <w:r w:rsidR="00850895">
        <w:t xml:space="preserve"> har ett högt resultat (medelpoäng = 3,8). </w:t>
      </w:r>
      <w:r w:rsidR="001004DB">
        <w:t xml:space="preserve">Elementet </w:t>
      </w:r>
      <w:r w:rsidR="00850895">
        <w:rPr>
          <w:i/>
        </w:rPr>
        <w:t>Ledtrådar och Uppmaningar</w:t>
      </w:r>
      <w:r w:rsidR="00850895">
        <w:t xml:space="preserve">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eastAsia="sv-SE"/>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4">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9AE903C" w:rsidR="00582DFC" w:rsidRDefault="00850895" w:rsidP="00F5632E">
      <w:pPr>
        <w:pStyle w:val="Beskrivning"/>
      </w:pPr>
      <w:r>
        <w:rPr>
          <w:b/>
        </w:rPr>
        <w:t xml:space="preserve">Figur </w:t>
      </w:r>
      <w:r w:rsidRPr="008E6FE9">
        <w:rPr>
          <w:b/>
        </w:rPr>
        <w:fldChar w:fldCharType="begin"/>
      </w:r>
      <w:r w:rsidRPr="008E6FE9">
        <w:rPr>
          <w:b/>
        </w:rPr>
        <w:instrText>SEQ Figur \* ARABIC</w:instrText>
      </w:r>
      <w:r w:rsidRPr="008E6FE9">
        <w:rPr>
          <w:b/>
        </w:rPr>
        <w:fldChar w:fldCharType="separate"/>
      </w:r>
      <w:r w:rsidR="00DC7A1D">
        <w:rPr>
          <w:b/>
          <w:noProof/>
        </w:rPr>
        <w:t>3</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 xml:space="preserve">erar poäng från vardera DIM fas, den </w:t>
      </w:r>
      <w:r w:rsidR="00CA4A2A" w:rsidRPr="000B1921">
        <w:t xml:space="preserve">vågräta </w:t>
      </w:r>
      <w:r w:rsidR="00CA4A2A">
        <w:t>linjen är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rd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6C0620FE"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C27C1">
        <w:t>t</w:t>
      </w:r>
      <w:r w:rsidR="00DE1202">
        <w:t xml:space="preserve"> slumpmässig</w:t>
      </w:r>
      <w:r w:rsidR="00DC27C1">
        <w:t>t</w:t>
      </w:r>
      <w:r w:rsidR="00DE1202">
        <w:t xml:space="preserve">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 xml:space="preserve">kan påverka hur </w:t>
      </w:r>
      <w:r w:rsidR="00DC27C1">
        <w:t>väl</w:t>
      </w:r>
      <w:r w:rsidR="00590E58">
        <w:t>anpassad</w:t>
      </w:r>
      <w:r w:rsidR="005A03C6">
        <w:t xml:space="preserve"> DIM är</w:t>
      </w:r>
      <w:r w:rsidR="003A5A58">
        <w:t xml:space="preserve"> </w:t>
      </w:r>
      <w:r w:rsidR="00DC27C1">
        <w:t>för</w:t>
      </w:r>
      <w:r w:rsidR="003A5A58">
        <w:t xml:space="preserve"> Grade</w:t>
      </w:r>
      <w:r w:rsidR="005A03C6">
        <w:t xml:space="preserve">. </w:t>
      </w:r>
      <w:r w:rsidR="00850895">
        <w:t xml:space="preserve">Resultatet visar att </w:t>
      </w:r>
      <w:r w:rsidR="0051725C">
        <w:t xml:space="preserve">medelpoäng över alla kurser är 2,76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EF771B">
        <w:t>(Figur 4</w:t>
      </w:r>
      <w:r w:rsidR="00850895">
        <w:t xml:space="preserve">a). </w:t>
      </w:r>
      <w:r w:rsidR="0051725C">
        <w:t>Den minimala spridning</w:t>
      </w:r>
      <w:r w:rsidR="00694336">
        <w:t>en</w:t>
      </w:r>
      <w:r w:rsidR="009462CB">
        <w:t xml:space="preserve"> indikerar</w:t>
      </w:r>
      <w:r w:rsidR="00377747" w:rsidRPr="00377747">
        <w:t xml:space="preserve"> att DIM är lika lämplig för </w:t>
      </w:r>
      <w:r w:rsidR="00DC27C1">
        <w:t>samtliga</w:t>
      </w:r>
      <w:r w:rsidR="00377747" w:rsidRPr="00377747">
        <w:t xml:space="preserve"> kurser som </w:t>
      </w:r>
      <w:r w:rsidR="00DC27C1">
        <w:t>granskats</w:t>
      </w:r>
      <w:r w:rsidR="00377747" w:rsidRPr="00377747">
        <w:t xml:space="preserve"> och </w:t>
      </w:r>
      <w:r w:rsidR="0089225C">
        <w:t xml:space="preserve">antyder </w:t>
      </w:r>
      <w:r w:rsidR="00EA1899">
        <w:t xml:space="preserve">att </w:t>
      </w:r>
      <w:r w:rsidR="00694336">
        <w:t>en utvärdering av</w:t>
      </w:r>
      <w:r w:rsidR="00EA1899">
        <w:t xml:space="preserve"> en </w:t>
      </w:r>
      <w:r w:rsidR="00644DF9">
        <w:t>passa</w:t>
      </w:r>
      <w:r w:rsidR="0089225C">
        <w:t>n</w:t>
      </w:r>
      <w:r w:rsidR="00644DF9">
        <w:t>de</w:t>
      </w:r>
      <w:r w:rsidR="00D90862">
        <w:t xml:space="preserve"> pedagogisk</w:t>
      </w:r>
      <w:r w:rsidR="0089225C">
        <w:t xml:space="preserve"> </w:t>
      </w:r>
      <w:r w:rsidR="00EA1899">
        <w:t xml:space="preserve">modell </w:t>
      </w:r>
      <w:r w:rsidR="00E86D52">
        <w:t>för va</w:t>
      </w:r>
      <w:r w:rsidR="00EA1899">
        <w:t xml:space="preserve">rje kurs inte </w:t>
      </w:r>
      <w:r w:rsidR="00694336">
        <w:t xml:space="preserve">är </w:t>
      </w:r>
      <w:r w:rsidR="00EA1899">
        <w:t>nödvändigt</w:t>
      </w:r>
      <w:r w:rsidR="0089225C">
        <w:t>.</w:t>
      </w:r>
    </w:p>
    <w:p w14:paraId="3754D902" w14:textId="77777777" w:rsidR="00551BEB" w:rsidRDefault="00551BEB" w:rsidP="00CA1731">
      <w:pPr>
        <w:spacing w:line="480" w:lineRule="auto"/>
        <w:jc w:val="both"/>
      </w:pPr>
    </w:p>
    <w:p w14:paraId="1B208012" w14:textId="4194EE20"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EF771B">
        <w:t>Figur 4</w:t>
      </w:r>
      <w:r w:rsidR="00BC4C28">
        <w:t xml:space="preserve">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w:t>
      </w:r>
      <w:r w:rsidR="00DC27C1">
        <w:t>samtliga</w:t>
      </w:r>
      <w:r w:rsidR="00DF3880">
        <w:t xml:space="preserve"> kurs</w:t>
      </w:r>
      <w:r w:rsidR="00DC27C1">
        <w:t>er</w:t>
      </w:r>
      <w:r w:rsidR="00DF3880">
        <w:t xml:space="preserve">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w:t>
      </w:r>
      <w:r w:rsidR="002700E0">
        <w:t xml:space="preserve">variation i </w:t>
      </w:r>
      <w:r>
        <w:t xml:space="preserve">implementation av de </w:t>
      </w:r>
      <w:r w:rsidR="00DF3880">
        <w:t>pedagogiska</w:t>
      </w:r>
      <w:r>
        <w:t xml:space="preserve"> principer</w:t>
      </w:r>
      <w:r w:rsidR="00D90862">
        <w:t xml:space="preserve">na som </w:t>
      </w:r>
      <w:r w:rsidR="00DC27C1">
        <w:t>används</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2" w:name="_Toc489811950"/>
      <w:bookmarkStart w:id="13"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eastAsia="sv-SE"/>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1065F117" w14:textId="468140AE" w:rsidR="0047590E" w:rsidRPr="000B1921" w:rsidRDefault="00850895" w:rsidP="00F5632E">
      <w:pPr>
        <w:pStyle w:val="Beskrivning"/>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DC7A1D">
        <w:rPr>
          <w:b/>
          <w:noProof/>
        </w:rPr>
        <w:t>4</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A61540">
        <w:rPr>
          <w:b/>
        </w:rPr>
        <w:t>B)</w:t>
      </w:r>
      <w:r w:rsidRPr="008D664C">
        <w:t xml:space="preserve"> </w:t>
      </w:r>
      <w:bookmarkEnd w:id="12"/>
      <w:bookmarkEnd w:id="13"/>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p>
    <w:p w14:paraId="7D33B8EE" w14:textId="295BC3BB" w:rsidR="000C1D43" w:rsidRDefault="00850895" w:rsidP="009D27B3">
      <w:pPr>
        <w:pStyle w:val="Heading11"/>
      </w:pPr>
      <w:bookmarkStart w:id="14" w:name="_Toc391456185"/>
      <w:bookmarkStart w:id="15" w:name="_Toc401327941"/>
      <w:bookmarkEnd w:id="14"/>
      <w:r w:rsidRPr="004E58AD">
        <w:t>Diskussion</w:t>
      </w:r>
      <w:bookmarkEnd w:id="15"/>
    </w:p>
    <w:p w14:paraId="6D0F922C" w14:textId="2F72D1F3" w:rsidR="00482F2B" w:rsidRDefault="00521970" w:rsidP="00CA1731">
      <w:pPr>
        <w:spacing w:line="480" w:lineRule="auto"/>
        <w:jc w:val="both"/>
      </w:pPr>
      <w:r>
        <w:t>Denna studie</w:t>
      </w:r>
      <w:r w:rsidR="00231746">
        <w:t xml:space="preserve"> utgick från </w:t>
      </w:r>
      <w:r w:rsidR="008D175A">
        <w:t>förutsättningen</w:t>
      </w:r>
      <w:r w:rsidR="00231746">
        <w:t xml:space="preserve"> </w:t>
      </w:r>
      <w:r w:rsidR="00A71251">
        <w:t xml:space="preserve">att </w:t>
      </w:r>
      <w:r w:rsidR="008D175A">
        <w:t xml:space="preserve">det skulle vara gynnsamt för Grade att anta en modellbaserad </w:t>
      </w:r>
      <w:r w:rsidR="00A71251">
        <w:t xml:space="preserve">strategi </w:t>
      </w:r>
      <w:r w:rsidR="008D175A">
        <w:t xml:space="preserve">för att </w:t>
      </w:r>
      <w:r w:rsidR="00DC27C1">
        <w:t>ytterligare strukturera</w:t>
      </w:r>
      <w:r w:rsidR="00DC27C1" w:rsidDel="00DC27C1">
        <w:t xml:space="preserve"> </w:t>
      </w:r>
      <w:r w:rsidR="008D175A">
        <w:t>deras</w:t>
      </w:r>
      <w:r w:rsidR="00C21DDA" w:rsidRPr="00C84F64">
        <w:t xml:space="preserve"> pedagogik</w:t>
      </w:r>
      <w:r w:rsidR="00A71251">
        <w:t>.</w:t>
      </w:r>
      <w:r w:rsidR="0025108E">
        <w:t xml:space="preserve"> Syftet var att förstå vilken modell från de pedagogiska perspektiven (Associativ, Kognitiv och Sociokulturellt) som passar bäst in med Grades pedagogiska riktlinjer</w:t>
      </w:r>
      <w:r w:rsidR="006764D6">
        <w:t>.</w:t>
      </w:r>
      <w:r w:rsidR="00EB4251">
        <w:t xml:space="preserve"> </w:t>
      </w:r>
      <w:r w:rsidR="00231746">
        <w:t xml:space="preserve">För att undersöka detta </w:t>
      </w:r>
      <w:r w:rsidR="0025108E" w:rsidRPr="00713E7C">
        <w:rPr>
          <w:rFonts w:cs="Times New Roman"/>
        </w:rPr>
        <w:t>jämförde</w:t>
      </w:r>
      <w:r w:rsidR="0025108E">
        <w:rPr>
          <w:rFonts w:cs="Times New Roman"/>
        </w:rPr>
        <w:t>s</w:t>
      </w:r>
      <w:r w:rsidR="0025108E" w:rsidRPr="00713E7C">
        <w:rPr>
          <w:rFonts w:cs="Times New Roman"/>
        </w:rPr>
        <w:t xml:space="preserve"> Grades nuvarande pedagogiska </w:t>
      </w:r>
      <w:r w:rsidR="0025108E">
        <w:rPr>
          <w:rFonts w:cs="Times New Roman"/>
        </w:rPr>
        <w:t>riktlinjer</w:t>
      </w:r>
      <w:r w:rsidR="0025108E" w:rsidRPr="00713E7C">
        <w:rPr>
          <w:rFonts w:cs="Times New Roman"/>
        </w:rPr>
        <w:t xml:space="preserve"> med en representativ modell (DIM, KLM, ATM) från vart och ett av de tre pedagogiska perspekti</w:t>
      </w:r>
      <w:r w:rsidR="0025108E">
        <w:rPr>
          <w:rFonts w:cs="Times New Roman"/>
        </w:rPr>
        <w:t xml:space="preserve">ven. </w:t>
      </w:r>
      <w:r w:rsidR="000C1D43">
        <w:t xml:space="preserve">Resultatet visade att </w:t>
      </w:r>
      <w:r w:rsidR="00E45207">
        <w:t xml:space="preserve">DIM och, följaktligen, </w:t>
      </w:r>
      <w:r w:rsidR="000C1D43">
        <w:t xml:space="preserve">det </w:t>
      </w:r>
      <w:r w:rsidR="00FC2E6B">
        <w:t>A</w:t>
      </w:r>
      <w:r w:rsidR="000C1D43">
        <w:t xml:space="preserve">ssociativa perspektivet var lämpligast för att </w:t>
      </w:r>
      <w:r w:rsidR="0025108E">
        <w:t xml:space="preserve">passa in med </w:t>
      </w:r>
      <w:r w:rsidR="000C1D43">
        <w:t xml:space="preserve">Grades pedagogiska </w:t>
      </w:r>
      <w:r w:rsidR="006D6C38">
        <w:t>riktlinjer</w:t>
      </w:r>
      <w:r w:rsidR="006764D6">
        <w:t xml:space="preserve">. </w:t>
      </w:r>
      <w:r w:rsidR="008B0888">
        <w:t xml:space="preserve">Studien </w:t>
      </w:r>
      <w:r w:rsidR="00370975">
        <w:t xml:space="preserve">har </w:t>
      </w:r>
      <w:r w:rsidR="007C7CD3">
        <w:t xml:space="preserve">likväl </w:t>
      </w:r>
      <w:r w:rsidR="00370975">
        <w:t xml:space="preserve">syftat </w:t>
      </w:r>
      <w:r w:rsidR="007C7CD3">
        <w:t>till</w:t>
      </w:r>
      <w:r w:rsidR="008B0888">
        <w:t xml:space="preserve"> att förs</w:t>
      </w:r>
      <w:r w:rsidR="007C7CD3">
        <w:t>tå vilka för och- nackdelar</w:t>
      </w:r>
      <w:r w:rsidR="00DC27C1">
        <w:t xml:space="preserve"> som</w:t>
      </w:r>
      <w:r w:rsidR="007C7CD3">
        <w:t xml:space="preserve"> </w:t>
      </w:r>
      <w:r w:rsidR="00E45207">
        <w:t xml:space="preserve">finns i </w:t>
      </w:r>
      <w:r w:rsidR="007C7CD3">
        <w:t>Grade</w:t>
      </w:r>
      <w:r w:rsidR="00E45207">
        <w:t>s</w:t>
      </w:r>
      <w:r w:rsidR="007C7CD3">
        <w:t xml:space="preserve"> </w:t>
      </w:r>
      <w:r w:rsidR="008B0888">
        <w:t xml:space="preserve">befintliga pedagogiska </w:t>
      </w:r>
      <w:r w:rsidR="007C7CD3">
        <w:t>riktlinjerna</w:t>
      </w:r>
      <w:r w:rsidR="008B0888">
        <w:t xml:space="preserve"> och </w:t>
      </w:r>
      <w:r w:rsidR="007C7CD3">
        <w:t>därmed</w:t>
      </w:r>
      <w:r w:rsidR="008B0888">
        <w:t xml:space="preserve"> utvärderades fyra av Grades tidigare kurser enligt DIM’s riktlinjer. </w:t>
      </w:r>
      <w:r w:rsidR="00E45207">
        <w:t>Resultatet 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DC27C1">
        <w:t xml:space="preserve">främst </w:t>
      </w:r>
      <w:r w:rsidR="00F358E4">
        <w:t xml:space="preserve">skulle </w:t>
      </w:r>
      <w:r w:rsidR="00D54813">
        <w:t>bidra</w:t>
      </w:r>
      <w:r w:rsidR="00AC7484">
        <w:t xml:space="preserve"> 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AC7432F" w14:textId="418A5BB5" w:rsidR="002700E0" w:rsidRDefault="00564255" w:rsidP="00CA1731">
      <w:pPr>
        <w:spacing w:line="480" w:lineRule="auto"/>
        <w:jc w:val="both"/>
      </w:pPr>
      <w:r>
        <w:t xml:space="preserve">I </w:t>
      </w:r>
      <w:r w:rsidR="00AB703B">
        <w:t>denn</w:t>
      </w:r>
      <w:r w:rsidR="006607E1">
        <w:t xml:space="preserve">a </w:t>
      </w:r>
      <w:r>
        <w:t>studie utnyttjades en</w:t>
      </w:r>
      <w:r w:rsidR="005F5F47">
        <w:t xml:space="preserve"> strukturerad</w:t>
      </w:r>
      <w:r>
        <w:t xml:space="preserve"> intervju för att uppnå </w:t>
      </w:r>
      <w:r w:rsidR="00AB703B">
        <w:t>ett</w:t>
      </w:r>
      <w:r w:rsidR="006607E1">
        <w:t xml:space="preserve"> av studiens</w:t>
      </w:r>
      <w:r>
        <w:t xml:space="preserve"> mål. Intervjun bestod av ett flertal frågor för varje modell-fas där varje fråga motsvarade en av de representativa modellerna. Med intervjusvaren kunde Grades nuvarande pedagogiska riktlinjer kartläggas på de tre representativa modeller</w:t>
      </w:r>
      <w:r w:rsidR="00DC27C1">
        <w:t>na</w:t>
      </w:r>
      <w:r>
        <w:t xml:space="preserve"> och, i och med det, kunde det mest passande </w:t>
      </w:r>
      <w:r w:rsidR="001A2E41">
        <w:t>perspektiv</w:t>
      </w:r>
      <w:r w:rsidR="00047160">
        <w:t>et</w:t>
      </w:r>
      <w:r>
        <w:t xml:space="preserve"> för Grades nuvarande pedagogiska riktlinjer </w:t>
      </w:r>
      <w:r w:rsidR="00DC27C1">
        <w:t>identifieras</w:t>
      </w:r>
      <w:r>
        <w:t xml:space="preserve">. </w:t>
      </w:r>
      <w:r w:rsidR="007430EC">
        <w:t xml:space="preserve">Denna strategi speglar strategin från tidigare studier </w:t>
      </w:r>
      <w:r w:rsidR="00DC27C1">
        <w:t>som syftat</w:t>
      </w:r>
      <w:r w:rsidR="007430EC">
        <w:t xml:space="preserve"> </w:t>
      </w:r>
      <w:r w:rsidR="00047160">
        <w:t xml:space="preserve">till </w:t>
      </w:r>
      <w:r>
        <w:t xml:space="preserve">att kartlägga individuella pedagogiska modeller </w:t>
      </w:r>
      <w:r w:rsidR="002700E0">
        <w:t>enligt</w:t>
      </w:r>
      <w:r>
        <w:t xml:space="preserve"> de olika pedagogiska perspektiven</w:t>
      </w:r>
      <w:r w:rsidR="007430EC">
        <w:t xml:space="preserve"> </w:t>
      </w:r>
      <w:r w:rsidR="007430EC" w:rsidRPr="00674AA9">
        <w:t>(</w:t>
      </w:r>
      <w:r w:rsidR="007430EC" w:rsidRPr="00674AA9">
        <w:fldChar w:fldCharType="begin"/>
      </w:r>
      <w:r w:rsidR="00F81DA7" w:rsidRPr="00674AA9">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7430EC" w:rsidRPr="00674AA9">
        <w:fldChar w:fldCharType="separate"/>
      </w:r>
      <w:r w:rsidR="007430EC" w:rsidRPr="00674AA9">
        <w:t>Mayes &amp; de Freitas, 2004)</w:t>
      </w:r>
      <w:r w:rsidR="007430EC" w:rsidRPr="00674AA9">
        <w:fldChar w:fldCharType="end"/>
      </w:r>
      <w:r w:rsidRPr="00674AA9">
        <w:t xml:space="preserve">. </w:t>
      </w:r>
      <w:r>
        <w:t xml:space="preserve">I </w:t>
      </w:r>
      <w:r w:rsidR="00A33BE8">
        <w:t xml:space="preserve">Mayes </w:t>
      </w:r>
      <w:r w:rsidR="0034202E">
        <w:t>&amp;</w:t>
      </w:r>
      <w:r w:rsidR="00A33BE8">
        <w:t xml:space="preserve"> de Freitas </w:t>
      </w:r>
      <w:r>
        <w:t xml:space="preserve">studie </w:t>
      </w:r>
      <w:r w:rsidR="00EB647C">
        <w:t>är varje perspektiv representerat</w:t>
      </w:r>
      <w:r>
        <w:t xml:space="preserve"> av en fråga</w:t>
      </w:r>
      <w:r w:rsidR="0034202E">
        <w:t>.</w:t>
      </w:r>
      <w:r>
        <w:t xml:space="preserve"> </w:t>
      </w:r>
      <w:r w:rsidR="0034202E">
        <w:t>G</w:t>
      </w:r>
      <w:r>
        <w:t xml:space="preserve">enom att analysera vilken fråga </w:t>
      </w:r>
      <w:r w:rsidR="00EB647C">
        <w:t xml:space="preserve">som </w:t>
      </w:r>
      <w:r>
        <w:t xml:space="preserve">bäst </w:t>
      </w:r>
      <w:r w:rsidR="001A2E41">
        <w:t>karaktär</w:t>
      </w:r>
      <w:r w:rsidR="00A33BE8">
        <w:t>iserar</w:t>
      </w:r>
      <w:r>
        <w:t xml:space="preserve"> </w:t>
      </w:r>
      <w:r w:rsidR="005C096D">
        <w:t>en specifik modell</w:t>
      </w:r>
      <w:r w:rsidR="0034202E">
        <w:t xml:space="preserve"> kunde de</w:t>
      </w:r>
      <w:r w:rsidR="00604187">
        <w:t xml:space="preserve"> förstå vilket</w:t>
      </w:r>
      <w:r>
        <w:t xml:space="preserve"> perspektiv modellen </w:t>
      </w:r>
      <w:r w:rsidR="00EB647C">
        <w:t>korresponderar bäst med</w:t>
      </w:r>
      <w:r>
        <w:t>.</w:t>
      </w:r>
      <w:r w:rsidR="006605E3">
        <w:t xml:space="preserve"> Jämfört med Mayes &amp; de Freitas, hade strategi</w:t>
      </w:r>
      <w:r w:rsidR="00DC27C1">
        <w:t>n</w:t>
      </w:r>
      <w:r w:rsidR="006605E3">
        <w:t xml:space="preserve"> som användes i denna studie fördel</w:t>
      </w:r>
      <w:r w:rsidR="00C14F1C">
        <w:t>en</w:t>
      </w:r>
      <w:r w:rsidR="006605E3">
        <w:t xml:space="preserve"> att </w:t>
      </w:r>
      <w:r w:rsidR="00C14F1C">
        <w:t xml:space="preserve">använda </w:t>
      </w:r>
      <w:r w:rsidR="006605E3">
        <w:t xml:space="preserve">ett flertal frågor per perspektiv, vilket ger ett mer </w:t>
      </w:r>
      <w:r w:rsidR="00C14F1C">
        <w:t xml:space="preserve">nyanserat </w:t>
      </w:r>
      <w:r w:rsidR="006605E3">
        <w:t xml:space="preserve">resultat. I och med att denna studie representerar varje </w:t>
      </w:r>
      <w:r w:rsidR="0034202E">
        <w:t xml:space="preserve">pedagogiskt </w:t>
      </w:r>
      <w:r w:rsidR="006605E3">
        <w:t>perspektiv med en modell</w:t>
      </w:r>
      <w:r w:rsidR="0034202E">
        <w:t xml:space="preserve"> från perspektivet</w:t>
      </w:r>
      <w:r w:rsidR="006605E3">
        <w:t xml:space="preserve">, har </w:t>
      </w:r>
      <w:r w:rsidR="0088041B">
        <w:t>studien</w:t>
      </w:r>
      <w:r w:rsidR="006605E3">
        <w:t xml:space="preserve"> också möjlighet att direkt identifiera en </w:t>
      </w:r>
      <w:r w:rsidR="00AA51AE">
        <w:t>möjlig</w:t>
      </w:r>
      <w:r w:rsidR="006605E3">
        <w:t xml:space="preserve"> modell som skulle kunna implementeras i företaget. </w:t>
      </w:r>
    </w:p>
    <w:p w14:paraId="10B16549" w14:textId="77777777" w:rsidR="002700E0" w:rsidRDefault="002700E0" w:rsidP="00CA1731">
      <w:pPr>
        <w:spacing w:line="480" w:lineRule="auto"/>
        <w:jc w:val="both"/>
      </w:pPr>
    </w:p>
    <w:p w14:paraId="23819B53" w14:textId="00874F3B" w:rsidR="00AC7484" w:rsidRPr="00802217" w:rsidRDefault="006607E1" w:rsidP="00CA1731">
      <w:pPr>
        <w:spacing w:line="480" w:lineRule="auto"/>
        <w:jc w:val="both"/>
        <w:rPr>
          <w:rFonts w:cs="Times New Roman"/>
        </w:rPr>
      </w:pPr>
      <w:r>
        <w:rPr>
          <w:rFonts w:cs="Times New Roman"/>
        </w:rPr>
        <w:t>E</w:t>
      </w:r>
      <w:r w:rsidR="00C14F1C">
        <w:rPr>
          <w:rFonts w:cs="Times New Roman"/>
        </w:rPr>
        <w:t>n</w:t>
      </w:r>
      <w:r>
        <w:rPr>
          <w:rFonts w:cs="Times New Roman"/>
        </w:rPr>
        <w:t xml:space="preserve"> alternativ forskningsmetod skulle kunna vara att använda en enkät för att utvinna en större bredd på informationsflödet</w:t>
      </w:r>
      <w:r>
        <w:t xml:space="preserve">, </w:t>
      </w:r>
      <w:r>
        <w:rPr>
          <w:rFonts w:cs="Times New Roman"/>
        </w:rPr>
        <w:t xml:space="preserve">eftersom fler </w:t>
      </w:r>
      <w:r>
        <w:t xml:space="preserve">frågor </w:t>
      </w:r>
      <w:r>
        <w:rPr>
          <w:rFonts w:cs="Times New Roman"/>
        </w:rPr>
        <w:t xml:space="preserve">kan ställas till flera personer. Dock </w:t>
      </w:r>
      <w:r w:rsidR="00C14F1C">
        <w:rPr>
          <w:rFonts w:cs="Times New Roman"/>
        </w:rPr>
        <w:t>ökar</w:t>
      </w:r>
      <w:r>
        <w:rPr>
          <w:rFonts w:cs="Times New Roman"/>
        </w:rPr>
        <w:t xml:space="preserve"> risken för missförstånd av fråg</w:t>
      </w:r>
      <w:r w:rsidR="00C14F1C">
        <w:rPr>
          <w:rFonts w:cs="Times New Roman"/>
        </w:rPr>
        <w:t>orna</w:t>
      </w:r>
      <w:r>
        <w:rPr>
          <w:rFonts w:cs="Times New Roman"/>
        </w:rPr>
        <w:t xml:space="preserve">, eftersom det inte finns någon chans för vidare förklaringar. </w:t>
      </w:r>
      <w:r w:rsidR="00C14F1C">
        <w:rPr>
          <w:rFonts w:cs="Times New Roman"/>
          <w:color w:val="353535"/>
        </w:rPr>
        <w:t>Trots att</w:t>
      </w:r>
      <w:r>
        <w:rPr>
          <w:rFonts w:cs="Times New Roman"/>
          <w:color w:val="353535"/>
        </w:rPr>
        <w:t xml:space="preserve"> en intervju bedömdes vara den mest lämpliga metoden, </w:t>
      </w:r>
      <w:r w:rsidRPr="001E114D">
        <w:rPr>
          <w:rFonts w:cs="Times New Roman"/>
          <w:color w:val="353535"/>
        </w:rPr>
        <w:t>finns det vissa faktorer som</w:t>
      </w:r>
      <w:r w:rsidRPr="00802217">
        <w:rPr>
          <w:rFonts w:cs="Times New Roman"/>
          <w:color w:val="353535"/>
        </w:rPr>
        <w:t xml:space="preserve"> kan ha påverkat intervjuresultatet på ett okänt sätt.</w:t>
      </w:r>
      <w:r>
        <w:rPr>
          <w:rFonts w:ascii="AppleSystemUIFont" w:hAnsi="AppleSystemUIFont" w:cs="AppleSystemUIFont"/>
          <w:color w:val="353535"/>
          <w:sz w:val="24"/>
          <w:szCs w:val="24"/>
        </w:rPr>
        <w:t xml:space="preserve"> </w:t>
      </w:r>
      <w:r>
        <w:t>Intervjun bestod endast av en respondent och följden kan bli att resultate</w:t>
      </w:r>
      <w:r w:rsidR="00047160">
        <w:t>n</w:t>
      </w:r>
      <w:r>
        <w:t xml:space="preserve"> skulle vara mer reliabla om flera personer kunde intervjuas. De specifika frågor som </w:t>
      </w:r>
      <w:r w:rsidR="00C14F1C">
        <w:t>ställdes</w:t>
      </w:r>
      <w:r>
        <w:t xml:space="preserve"> till intervjupersonen vid intervjutillfället är en annan faktor som skulle kunna påverka resultatet. Framtida studier skulle gynnas av att utöka antal</w:t>
      </w:r>
      <w:r w:rsidR="00C14F1C">
        <w:t>et</w:t>
      </w:r>
      <w:r>
        <w:t xml:space="preserve"> frågor som korresponderar till de undersökta modellerna, ett flertal nyckelpersoner som utvecklar frågarna tillsammans, samt intervju</w:t>
      </w:r>
      <w:r w:rsidR="00C14F1C">
        <w:t>er</w:t>
      </w:r>
      <w:r>
        <w:t xml:space="preserve"> med åtskilliga på Grade som utvecklar kurser utöver den pedagogiska ansvarige.</w:t>
      </w:r>
      <w:r w:rsidR="007E3F69">
        <w:t xml:space="preserve"> </w:t>
      </w:r>
      <w:r w:rsidR="008227FA">
        <w:t>Intervjuresultatet visade att det Associativa perspektivet passade bäst in på Grades</w:t>
      </w:r>
      <w:r w:rsidR="006764D6">
        <w:t xml:space="preserve"> pedagogi</w:t>
      </w:r>
      <w:r w:rsidR="006D6C38">
        <w:t>ska riktlinjer</w:t>
      </w:r>
      <w:r w:rsidR="006764D6">
        <w:t>, men att Konstruktiv</w:t>
      </w:r>
      <w:r w:rsidR="00A61540">
        <w:t>istisk L</w:t>
      </w:r>
      <w:r w:rsidR="0008729B">
        <w:t xml:space="preserve">äromiljö hade </w:t>
      </w:r>
      <w:r w:rsidR="00D02665">
        <w:t>en medelpoäng som låg nära inpå</w:t>
      </w:r>
      <w:r w:rsidR="00B434F4">
        <w:t xml:space="preserve"> det resultat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 xml:space="preserve">två perspektiven och bedöma </w:t>
      </w:r>
      <w:r w:rsidR="00F358E4">
        <w:lastRenderedPageBreak/>
        <w:t>de</w:t>
      </w:r>
      <w:r w:rsidR="00551608">
        <w:t xml:space="preserve"> kompletterande modellerna </w:t>
      </w:r>
      <w:r w:rsidR="00E83E99">
        <w:t>enligt Grade</w:t>
      </w:r>
      <w:r w:rsidR="00A61540">
        <w:t>s</w:t>
      </w:r>
      <w:r w:rsidR="00F358E4">
        <w:t xml:space="preserve">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w:t>
      </w:r>
      <w:r w:rsidR="00C14F1C">
        <w:t>t</w:t>
      </w:r>
      <w:r w:rsidR="00AC7484">
        <w:t xml:space="preserve"> av de två perspektiv</w:t>
      </w:r>
      <w:r w:rsidR="00047160">
        <w:t>en som</w:t>
      </w:r>
      <w:r w:rsidR="00AC7484">
        <w:t xml:space="preserve"> passar bäst i Grades pedagogi</w:t>
      </w:r>
      <w:r w:rsidR="006D6C38">
        <w:t>ska riktlinjer</w:t>
      </w:r>
      <w:r w:rsidR="00AC7484">
        <w:t xml:space="preserve">. </w:t>
      </w:r>
    </w:p>
    <w:p w14:paraId="0D3BB99D" w14:textId="77777777" w:rsidR="00482F2B" w:rsidRPr="00D970EE" w:rsidRDefault="00482F2B" w:rsidP="00CA1731">
      <w:pPr>
        <w:spacing w:line="480" w:lineRule="auto"/>
        <w:jc w:val="both"/>
      </w:pPr>
    </w:p>
    <w:p w14:paraId="29DD2C19" w14:textId="77777777" w:rsidR="00DC0653" w:rsidRDefault="00710303" w:rsidP="00CA1731">
      <w:pPr>
        <w:spacing w:line="480" w:lineRule="auto"/>
        <w:jc w:val="both"/>
      </w:pPr>
      <w:r>
        <w:t>Resultatet</w:t>
      </w:r>
      <w:r w:rsidR="00864EC1">
        <w:t xml:space="preserve"> från </w:t>
      </w:r>
      <w:r w:rsidR="0075412A">
        <w:t>i</w:t>
      </w:r>
      <w:r w:rsidR="000A2398">
        <w:t xml:space="preserve">ntervjun </w:t>
      </w:r>
      <w:r w:rsidR="00B37533">
        <w:t>gav 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w:t>
      </w:r>
      <w:r w:rsidR="00C14F1C">
        <w:t>a</w:t>
      </w:r>
      <w:r w:rsidR="00457C43">
        <w:t xml:space="preserve"> poäng</w:t>
      </w:r>
      <w:r w:rsidR="00C14F1C">
        <w:t>en</w:t>
      </w:r>
      <w:r w:rsidR="00457C43">
        <w:t xml:space="preserve">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 xml:space="preserve">de </w:t>
      </w:r>
      <w:r w:rsidR="00C14F1C">
        <w:t>miss</w:t>
      </w:r>
      <w:r w:rsidR="00513716">
        <w:t>lyckas med implementering</w:t>
      </w:r>
      <w:r w:rsidR="00891246">
        <w:t xml:space="preserve">. </w:t>
      </w:r>
      <w:r w:rsidR="00B566A4">
        <w:t xml:space="preserve">Enligt intervjuresultatet visar det </w:t>
      </w:r>
      <w:r w:rsidR="00F358E4">
        <w:t xml:space="preserve">sig </w:t>
      </w:r>
      <w:r w:rsidR="00B566A4">
        <w:t>att Gr</w:t>
      </w:r>
      <w:r w:rsidR="00C46D9D">
        <w:t xml:space="preserve">ade prioriterar dessa faser men </w:t>
      </w:r>
      <w:r w:rsidR="00C14F1C">
        <w:t>problemet ligger i implementeringen</w:t>
      </w:r>
      <w:r w:rsidR="00AC7484">
        <w:t xml:space="preserve">.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lättlästa sammanfattningar</w:t>
      </w:r>
      <w:r w:rsidR="00457C43">
        <w:t xml:space="preserve"> skulle resultera i en för</w:t>
      </w:r>
      <w:r w:rsidR="00F358E4">
        <w:t>bättrad pedagogik i Grades kurse</w:t>
      </w:r>
      <w:r w:rsidR="00457C43">
        <w:t>r enligt DIM.</w:t>
      </w:r>
      <w:r w:rsidR="00BA3DCC">
        <w:t xml:space="preserve"> </w:t>
      </w:r>
    </w:p>
    <w:p w14:paraId="051234CE" w14:textId="77777777" w:rsidR="00DC0653" w:rsidRDefault="00DC0653" w:rsidP="00CA1731">
      <w:pPr>
        <w:spacing w:line="480" w:lineRule="auto"/>
        <w:jc w:val="both"/>
      </w:pPr>
    </w:p>
    <w:p w14:paraId="6EC2CD66" w14:textId="6624B634" w:rsidR="00807816" w:rsidRDefault="00197B05" w:rsidP="00CA1731">
      <w:pPr>
        <w:spacing w:line="480" w:lineRule="auto"/>
        <w:jc w:val="both"/>
        <w:rPr>
          <w:rFonts w:eastAsia="Times New Roman" w:cs="Arial"/>
          <w:color w:val="222222"/>
          <w:shd w:val="clear" w:color="auto" w:fill="FFFFFF"/>
        </w:rPr>
      </w:pPr>
      <w:r>
        <w:t xml:space="preserve">I </w:t>
      </w:r>
      <w:r w:rsidR="00BA3DCC">
        <w:t xml:space="preserve">utvärderingen av kurserna enligt DIM </w:t>
      </w:r>
      <w:r w:rsidR="001D42D7">
        <w:t>finns det påtagliga faktorer som</w:t>
      </w:r>
      <w:r w:rsidR="00BA3DCC">
        <w:t xml:space="preserve"> kan ha påverkat utvärderingsresultatet</w:t>
      </w:r>
      <w:r w:rsidR="00C02FBE">
        <w:t>, till exempel a</w:t>
      </w:r>
      <w:r w:rsidR="00D23CFF">
        <w:t xml:space="preserve">ntalet påståenden i utvärderingen och utformningen av </w:t>
      </w:r>
      <w:r w:rsidR="00C02FBE">
        <w:t>dessa</w:t>
      </w:r>
      <w:r w:rsidR="00D23CFF">
        <w:t xml:space="preserve">. Framförallt kan det ge ett </w:t>
      </w:r>
      <w:r w:rsidR="00C02FBE">
        <w:t xml:space="preserve">mer </w:t>
      </w:r>
      <w:r w:rsidR="002700E0">
        <w:t>till</w:t>
      </w:r>
      <w:r w:rsidR="00C02FBE">
        <w:t>förlitligt</w:t>
      </w:r>
      <w:r w:rsidR="00D23CFF">
        <w:t xml:space="preserve"> resultat om flera personer </w:t>
      </w:r>
      <w:r w:rsidR="00C02FBE">
        <w:t xml:space="preserve">formulerar </w:t>
      </w:r>
      <w:r w:rsidR="00D23CFF">
        <w:t xml:space="preserve">påståenden. </w:t>
      </w:r>
      <w:r w:rsidR="006A08E7">
        <w:t>Utvärdering</w:t>
      </w:r>
      <w:r w:rsidR="00F358E4">
        <w:t>en</w:t>
      </w:r>
      <w:r w:rsidR="006A08E7">
        <w:t xml:space="preserve"> genomfördes av </w:t>
      </w:r>
      <w:r w:rsidR="003B44EC">
        <w:t>författaren till detta arbete</w:t>
      </w:r>
      <w:r w:rsidR="00F358E4">
        <w:t>, vilket riskera</w:t>
      </w:r>
      <w:r w:rsidR="00C02FBE">
        <w:t>r</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 xml:space="preserve">för att få ett mer </w:t>
      </w:r>
      <w:r w:rsidR="00431498">
        <w:t>reliab</w:t>
      </w:r>
      <w:r w:rsidR="00CE7FDF">
        <w:t>e</w:t>
      </w:r>
      <w:r w:rsidR="00431498">
        <w:t>l</w:t>
      </w:r>
      <w:r w:rsidR="00CE7FDF">
        <w:t>t</w:t>
      </w:r>
      <w:r w:rsidR="00110DB4">
        <w:t xml:space="preserv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 xml:space="preserve">alternativ för att </w:t>
      </w:r>
      <w:r w:rsidR="00C21DDA">
        <w:t>utvärdera pedagogiken</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proofErr w:type="spellStart"/>
      <w:r w:rsidR="00807816">
        <w:t>Kocadere</w:t>
      </w:r>
      <w:proofErr w:type="spellEnd"/>
      <w:r w:rsidR="00807816">
        <w:t xml:space="preserve"> &amp; </w:t>
      </w:r>
      <w:proofErr w:type="spellStart"/>
      <w:r w:rsidR="00807816">
        <w:t>Ozgen</w:t>
      </w:r>
      <w:proofErr w:type="spellEnd"/>
      <w:r w:rsidR="00807816">
        <w:t xml:space="preserve"> </w:t>
      </w:r>
      <w:r w:rsidR="00A362AF">
        <w:rPr>
          <w:rFonts w:eastAsia="Times New Roman" w:cs="Arial"/>
          <w:color w:val="222222"/>
          <w:shd w:val="clear" w:color="auto" w:fill="FFFFFF"/>
        </w:rPr>
        <w:t xml:space="preserve">har </w:t>
      </w:r>
      <w:r w:rsidR="00DD6FAA">
        <w:rPr>
          <w:rFonts w:eastAsia="Times New Roman" w:cs="Arial"/>
          <w:color w:val="222222"/>
          <w:shd w:val="clear" w:color="auto" w:fill="FFFFFF"/>
        </w:rPr>
        <w:t xml:space="preserve">låtit </w:t>
      </w:r>
      <w:r w:rsidR="00ED39A7">
        <w:rPr>
          <w:rFonts w:eastAsia="Times New Roman" w:cs="Arial"/>
          <w:color w:val="222222"/>
          <w:shd w:val="clear" w:color="auto" w:fill="FFFFFF"/>
        </w:rPr>
        <w:t xml:space="preserve">studenter utföra en kursevaluering </w:t>
      </w:r>
      <w:r w:rsidR="00A362AF">
        <w:rPr>
          <w:rFonts w:eastAsia="Times New Roman" w:cs="Arial"/>
          <w:color w:val="222222"/>
          <w:shd w:val="clear" w:color="auto" w:fill="FFFFFF"/>
        </w:rPr>
        <w:t>utifrån en pedagogisk modell</w:t>
      </w:r>
      <w:r w:rsidR="00807816">
        <w:rPr>
          <w:rFonts w:eastAsia="Times New Roman" w:cs="Arial"/>
          <w:color w:val="222222"/>
          <w:shd w:val="clear" w:color="auto" w:fill="FFFFFF"/>
        </w:rPr>
        <w:t xml:space="preserve"> (</w:t>
      </w:r>
      <w:r w:rsidR="00807816">
        <w:rPr>
          <w:rFonts w:asciiTheme="majorHAnsi" w:eastAsia="Times New Roman" w:hAnsiTheme="majorHAnsi" w:cs="Arial"/>
          <w:color w:val="222222"/>
          <w:shd w:val="clear" w:color="auto" w:fill="FFFFFF"/>
        </w:rPr>
        <w:fldChar w:fldCharType="begin"/>
      </w:r>
      <w:r w:rsidR="00807816">
        <w:rPr>
          <w:rFonts w:asciiTheme="majorHAnsi" w:eastAsia="Times New Roman" w:hAnsiTheme="majorHAnsi" w:cs="Arial"/>
          <w:color w:val="222222"/>
          <w:shd w:val="clear" w:color="auto" w:fill="FFFFFF"/>
        </w:rPr>
        <w:instrText xml:space="preserve"> ADDIN ZOTERO_ITEM CSL_CITATION {"citationID":"gLtiWOFX","properties":{"formattedCitation":"\\uldash{(Kocadere &amp; Ozgen, 2012)}","plainCitation":"(Kocadere &amp; Ozgen, 2012)","dontUpdate":true,"noteIndex":0},"citationItems":[{"id":109,"uris":["http://zotero.org/users/local/QsygNxKM/items/3W4WUQP5"],"uri":["http://zotero.org/users/local/QsygNxKM/items/3W4WUQP5"],"itemData":{"id":109,"type":"article-journal","title":"Assessment of Basic Design Course in Terms of Constructivist Learning Theory","container-title":"Procedia - Social and Behavioral Sciences","page":"115-119","volume":"51","source":"Crossref","abstract":"Design education is a process that allows multiple solutions and different points of views, where individuality in interpretation and expression are encouraged. Design courses take place in a studio environment where students deal actively with projects related to everyday life and evaluation is an indispensible part of learning. Due to its structure, design education appears to be compatible with constructivist learning theory. Basic Design is the common course of different design departments, which establishes the required foundation for any kind of professional design training. The purpose of this study is to analyze the Basic Design course from a constructivist point of view.","URL":"https://linkinghub.elsevier.com/retrieve/pii/S1877042812032661","DOI":"10.1016/j.sbspro.2012.08.128","ISSN":"18770428","language":"en","author":[{"family":"Kocadere","given":"Selay Arkun"},{"family":"Ozgen","given":"Dalsu"}],"issued":{"date-parts":[["2012"]]},"accessed":{"date-parts":[["2018",12,2]]}}}],"schema":"https://github.com/citation-style-language/schema/raw/master/csl-citation.json"} </w:instrText>
      </w:r>
      <w:r w:rsidR="00807816">
        <w:rPr>
          <w:rFonts w:asciiTheme="majorHAnsi" w:eastAsia="Times New Roman" w:hAnsiTheme="majorHAnsi" w:cs="Arial"/>
          <w:color w:val="222222"/>
          <w:shd w:val="clear" w:color="auto" w:fill="FFFFFF"/>
        </w:rPr>
        <w:fldChar w:fldCharType="separate"/>
      </w:r>
      <w:r w:rsidR="00807816" w:rsidRPr="00E84263">
        <w:t>Kocadere &amp; Ozgen</w:t>
      </w:r>
      <w:r w:rsidR="00807816">
        <w:t>,</w:t>
      </w:r>
      <w:r w:rsidR="00807816" w:rsidRPr="00E84263">
        <w:t xml:space="preserve"> 2012)</w:t>
      </w:r>
      <w:r w:rsidR="00807816">
        <w:t>.</w:t>
      </w:r>
      <w:r w:rsidR="00807816">
        <w:rPr>
          <w:rFonts w:ascii="Cambria" w:hAnsiTheme="majorHAnsi"/>
          <w:color w:val="000000"/>
          <w:szCs w:val="24"/>
          <w:u w:val="dash"/>
        </w:rPr>
        <w:t xml:space="preserve"> </w:t>
      </w:r>
      <w:r w:rsidR="00807816">
        <w:rPr>
          <w:rFonts w:asciiTheme="majorHAnsi" w:eastAsia="Times New Roman" w:hAnsiTheme="majorHAnsi" w:cs="Arial"/>
          <w:color w:val="222222"/>
          <w:shd w:val="clear" w:color="auto" w:fill="FFFFFF"/>
        </w:rPr>
        <w:fldChar w:fldCharType="end"/>
      </w:r>
      <w:r w:rsidR="00DD61A8">
        <w:rPr>
          <w:rFonts w:eastAsia="Times New Roman" w:cs="Arial"/>
          <w:color w:val="222222"/>
          <w:shd w:val="clear" w:color="auto" w:fill="FFFFFF"/>
        </w:rPr>
        <w:t xml:space="preserve">En likvärdig poängskala som </w:t>
      </w:r>
      <w:proofErr w:type="gramStart"/>
      <w:r w:rsidR="00DD6FAA">
        <w:rPr>
          <w:rFonts w:eastAsia="Times New Roman" w:cs="Arial"/>
          <w:color w:val="222222"/>
          <w:shd w:val="clear" w:color="auto" w:fill="FFFFFF"/>
        </w:rPr>
        <w:t>nyttjats</w:t>
      </w:r>
      <w:proofErr w:type="gramEnd"/>
      <w:r w:rsidR="00DD6FAA">
        <w:rPr>
          <w:rFonts w:eastAsia="Times New Roman" w:cs="Arial"/>
          <w:color w:val="222222"/>
          <w:shd w:val="clear" w:color="auto" w:fill="FFFFFF"/>
        </w:rPr>
        <w:t xml:space="preserve"> </w:t>
      </w:r>
      <w:r w:rsidR="00DD61A8">
        <w:rPr>
          <w:rFonts w:eastAsia="Times New Roman" w:cs="Arial"/>
          <w:color w:val="222222"/>
          <w:shd w:val="clear" w:color="auto" w:fill="FFFFFF"/>
        </w:rPr>
        <w:t>i denna studie användes för att poängsätta hur väl kursens tillvägagångssätt passar in med modellkriterier</w:t>
      </w:r>
      <w:r w:rsidR="00DD6FAA">
        <w:rPr>
          <w:rFonts w:eastAsia="Times New Roman" w:cs="Arial"/>
          <w:color w:val="222222"/>
          <w:shd w:val="clear" w:color="auto" w:fill="FFFFFF"/>
        </w:rPr>
        <w:t>na</w:t>
      </w:r>
      <w:r w:rsidR="00DD61A8">
        <w:rPr>
          <w:rFonts w:eastAsia="Times New Roman" w:cs="Arial"/>
          <w:color w:val="222222"/>
          <w:shd w:val="clear" w:color="auto" w:fill="FFFFFF"/>
        </w:rPr>
        <w:t xml:space="preserve">. </w:t>
      </w:r>
      <w:r w:rsidR="002700E0">
        <w:rPr>
          <w:rFonts w:eastAsia="Times New Roman" w:cs="Arial"/>
          <w:color w:val="222222"/>
          <w:shd w:val="clear" w:color="auto" w:fill="FFFFFF"/>
        </w:rPr>
        <w:t xml:space="preserve">Studien av </w:t>
      </w:r>
      <w:proofErr w:type="spellStart"/>
      <w:r w:rsidR="00807816">
        <w:t>Kocadere</w:t>
      </w:r>
      <w:proofErr w:type="spellEnd"/>
      <w:r w:rsidR="00807816">
        <w:t xml:space="preserve"> &amp; </w:t>
      </w:r>
      <w:proofErr w:type="spellStart"/>
      <w:r w:rsidR="00807816">
        <w:t>Ozgen</w:t>
      </w:r>
      <w:proofErr w:type="spellEnd"/>
      <w:r w:rsidR="00807816">
        <w:t xml:space="preserve"> </w:t>
      </w:r>
      <w:r w:rsidR="002700E0">
        <w:t>h</w:t>
      </w:r>
      <w:r w:rsidR="003475D1">
        <w:t xml:space="preserve">ar </w:t>
      </w:r>
      <w:r w:rsidR="00807816">
        <w:t>däremot bara 6 frågor som representera</w:t>
      </w:r>
      <w:r w:rsidR="00C74489">
        <w:t>r</w:t>
      </w:r>
      <w:r w:rsidR="00807816">
        <w:t xml:space="preserve"> modellkriterierna och de är inte uppdelade utefter modell-fas eller element</w:t>
      </w:r>
      <w:r w:rsidR="003475D1">
        <w:t>.</w:t>
      </w:r>
      <w:r w:rsidR="00807816">
        <w:t xml:space="preserve"> </w:t>
      </w:r>
      <w:r w:rsidR="003475D1">
        <w:t>Därför saknar studien</w:t>
      </w:r>
      <w:r w:rsidR="00807816">
        <w:t xml:space="preserve"> </w:t>
      </w:r>
      <w:r w:rsidR="003475D1">
        <w:t>underlag för</w:t>
      </w:r>
      <w:r w:rsidR="00807816">
        <w:t xml:space="preserve"> att ge förslag till specifika </w:t>
      </w:r>
      <w:r w:rsidR="003475D1">
        <w:t>kurs</w:t>
      </w:r>
      <w:r w:rsidR="00807816">
        <w:t>förbättringar.</w:t>
      </w:r>
      <w:r w:rsidR="003475D1">
        <w:t xml:space="preserve"> Dessutom, med tanke på poängspridningen som observeras i denna studie med</w:t>
      </w:r>
      <w:r w:rsidR="00DD6FAA">
        <w:t xml:space="preserve"> totalt</w:t>
      </w:r>
      <w:r w:rsidR="003475D1">
        <w:t xml:space="preserve"> 17 frågor, skulle deras studieupplägg gynnas av ett flertal frågor. </w:t>
      </w:r>
    </w:p>
    <w:p w14:paraId="211E84E5" w14:textId="77777777" w:rsidR="00C67B0B" w:rsidRDefault="00C67B0B" w:rsidP="00CA1731">
      <w:pPr>
        <w:spacing w:line="480" w:lineRule="auto"/>
        <w:jc w:val="both"/>
      </w:pPr>
    </w:p>
    <w:p w14:paraId="04042C3D" w14:textId="3F268530" w:rsidR="003475EE" w:rsidRDefault="00667FC8" w:rsidP="00CA1731">
      <w:pPr>
        <w:spacing w:line="480" w:lineRule="auto"/>
        <w:jc w:val="both"/>
      </w:pPr>
      <w:r>
        <w:t>Det är inte nödvändigtvis</w:t>
      </w:r>
      <w:r w:rsidR="00DD6FAA">
        <w:t xml:space="preserve"> så</w:t>
      </w:r>
      <w:r>
        <w:t xml:space="preserve"> att</w:t>
      </w:r>
      <w:r w:rsidR="00DD6FAA">
        <w:t xml:space="preserve"> </w:t>
      </w:r>
      <w:r>
        <w:t xml:space="preserve">en ELF kan fungera optimalt </w:t>
      </w:r>
      <w:r w:rsidR="003251B2">
        <w:t>genom</w:t>
      </w:r>
      <w:r>
        <w:t xml:space="preserve"> att bara utnyttja en</w:t>
      </w:r>
      <w:r w:rsidR="00E75C4C">
        <w:t xml:space="preserve"> enda</w:t>
      </w:r>
      <w:r>
        <w:t xml:space="preserve"> pedagogisk modell. H</w:t>
      </w:r>
      <w:r w:rsidRPr="00667FC8">
        <w:t xml:space="preserve">eterogenitet </w:t>
      </w:r>
      <w:r>
        <w:t xml:space="preserve">hos EIF och de krav som EIF har kan göra att flera modeller behöver </w:t>
      </w:r>
      <w:r w:rsidR="00DD6FAA">
        <w:t xml:space="preserve">användas </w:t>
      </w:r>
      <w:r>
        <w:t xml:space="preserve">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821F45">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w:t>
      </w:r>
      <w:r w:rsidR="00DD6FAA">
        <w:t xml:space="preserve"> specifik</w:t>
      </w:r>
      <w:r w:rsidR="0089225C">
        <w:t xml:space="preserve"> </w:t>
      </w:r>
      <w:r w:rsidR="00590E58">
        <w:t>pedagogisk</w:t>
      </w:r>
      <w:r w:rsidR="002B1E41">
        <w:t xml:space="preserve"> modell för varje kurs.</w:t>
      </w:r>
      <w:r w:rsidR="00ED77BB">
        <w:t xml:space="preserve"> Om fler kurser </w:t>
      </w:r>
      <w:r w:rsidR="008A57EE">
        <w:t xml:space="preserve">utvärderades </w:t>
      </w:r>
      <w:r w:rsidR="00ED77BB">
        <w:t xml:space="preserve">skulle </w:t>
      </w:r>
      <w:r w:rsidR="00295C27">
        <w:t>det</w:t>
      </w:r>
      <w:r w:rsidR="007E6083">
        <w:t xml:space="preserve"> </w:t>
      </w:r>
      <w:r w:rsidR="000152C2">
        <w:t>eventuellt visa</w:t>
      </w:r>
      <w:r w:rsidR="00295C27">
        <w:t xml:space="preserve"> att</w:t>
      </w:r>
      <w:r w:rsidR="000152C2">
        <w:t xml:space="preserve">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DD6FAA">
        <w:t xml:space="preserve">stort </w:t>
      </w:r>
      <w:r w:rsidR="00674577">
        <w:t>emellan Grades kur</w:t>
      </w:r>
      <w:r>
        <w:t>ser,</w:t>
      </w:r>
      <w:r w:rsidR="000152C2">
        <w:t xml:space="preserve"> </w:t>
      </w:r>
      <w:r w:rsidR="007E6083">
        <w:t xml:space="preserve">är rekommendationen att </w:t>
      </w:r>
      <w:r w:rsidR="000152C2">
        <w:t xml:space="preserve">Grade </w:t>
      </w:r>
      <w:r w:rsidR="007E6083">
        <w:t xml:space="preserve">förblir </w:t>
      </w:r>
      <w:r w:rsidR="000152C2">
        <w:t>uppmärksamma</w:t>
      </w:r>
      <w:r w:rsidR="00DD6FAA">
        <w:t xml:space="preserve"> på</w:t>
      </w:r>
      <w:r w:rsidR="000152C2">
        <w:t xml:space="preserve"> om deras nya kunder har </w:t>
      </w:r>
      <w:r w:rsidR="00674577">
        <w:t>specifika</w:t>
      </w:r>
      <w:r w:rsidR="007E6083">
        <w:t xml:space="preserve"> behov, och </w:t>
      </w:r>
      <w:r w:rsidR="00DD6FAA">
        <w:t>om</w:t>
      </w:r>
      <w:r w:rsidR="007E6083">
        <w:t xml:space="preserve"> en</w:t>
      </w:r>
      <w:r w:rsidR="000152C2">
        <w:t xml:space="preserve"> implementerad modell</w:t>
      </w:r>
      <w:r w:rsidR="00DD6FAA">
        <w:t xml:space="preserve"> </w:t>
      </w:r>
      <w:r w:rsidR="000152C2">
        <w:t>skulle</w:t>
      </w:r>
      <w:r w:rsidR="006652B4">
        <w:t xml:space="preserve"> vara </w:t>
      </w:r>
      <w:r w:rsidR="00DD6FAA">
        <w:t>o</w:t>
      </w:r>
      <w:r w:rsidR="006652B4">
        <w:t>lämplig.</w:t>
      </w:r>
    </w:p>
    <w:p w14:paraId="7EE4CB86" w14:textId="4EA7CA67" w:rsidR="00D877C8" w:rsidRDefault="00D877C8" w:rsidP="00CA1731">
      <w:pPr>
        <w:spacing w:line="480" w:lineRule="auto"/>
        <w:jc w:val="both"/>
        <w:rPr>
          <w:b/>
        </w:rPr>
      </w:pPr>
    </w:p>
    <w:p w14:paraId="09FA0D49" w14:textId="5E0EDB86" w:rsidR="005E3782"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w:t>
      </w:r>
      <w:r w:rsidR="006D6C38">
        <w:t>ska riktlinjer</w:t>
      </w:r>
      <w:r w:rsidR="007E6083">
        <w:t>, enligt DIM. Studien</w:t>
      </w:r>
      <w:r w:rsidR="00DE1A92">
        <w:t xml:space="preserve"> </w:t>
      </w:r>
      <w:r>
        <w:t>påpekar fördelar samtidigt som</w:t>
      </w:r>
      <w:r w:rsidR="007E6083">
        <w:t xml:space="preserve"> den</w:t>
      </w:r>
      <w:r>
        <w:t xml:space="preserve">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p>
    <w:p w14:paraId="1EFE6459" w14:textId="77777777" w:rsidR="00E97FC1" w:rsidRPr="004E58AD" w:rsidRDefault="00E97FC1" w:rsidP="009D27B3">
      <w:pPr>
        <w:pStyle w:val="Heading11"/>
      </w:pPr>
      <w:bookmarkStart w:id="16" w:name="_Toc401327942"/>
      <w:r w:rsidRPr="004E58AD">
        <w:t>Tack</w:t>
      </w:r>
      <w:bookmarkEnd w:id="16"/>
    </w:p>
    <w:p w14:paraId="78DAD096" w14:textId="0808D68B" w:rsidR="00F81DA7" w:rsidRDefault="00E97FC1" w:rsidP="004E6A58">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4450E6">
        <w:t xml:space="preserve">Jag tackar Elin Edsbäcker för noga korrekturläsning.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r w:rsidR="00F81DA7">
        <w:br w:type="page"/>
      </w:r>
    </w:p>
    <w:p w14:paraId="22452D54" w14:textId="0FE380E1" w:rsidR="00865EB8" w:rsidRPr="004E58AD" w:rsidRDefault="00850895" w:rsidP="009D27B3">
      <w:pPr>
        <w:pStyle w:val="Heading11"/>
      </w:pPr>
      <w:bookmarkStart w:id="17" w:name="_Toc391456186"/>
      <w:bookmarkStart w:id="18" w:name="_Toc401327943"/>
      <w:bookmarkEnd w:id="17"/>
      <w:r w:rsidRPr="004E58AD">
        <w:lastRenderedPageBreak/>
        <w:t>Referenser</w:t>
      </w:r>
      <w:bookmarkEnd w:id="18"/>
    </w:p>
    <w:p w14:paraId="1666FF6F" w14:textId="77777777" w:rsidR="00B93B7F" w:rsidRPr="00B93B7F" w:rsidRDefault="00B93B7F">
      <w:pPr>
        <w:widowControl w:val="0"/>
        <w:autoSpaceDE w:val="0"/>
        <w:autoSpaceDN w:val="0"/>
        <w:adjustRightInd w:val="0"/>
        <w:rPr>
          <w:rFonts w:cs="Times New Roman"/>
          <w:szCs w:val="24"/>
        </w:rPr>
      </w:pPr>
      <w:r>
        <w:fldChar w:fldCharType="begin"/>
      </w:r>
      <w:r>
        <w:instrText xml:space="preserve"> ADDIN ZOTERO_BIBL {"uncited":[],"omitted":[],"custom":[]} CSL_BIBLIOGRAPHY </w:instrText>
      </w:r>
      <w:r>
        <w:fldChar w:fldCharType="separate"/>
      </w:r>
      <w:r w:rsidRPr="00B93B7F">
        <w:rPr>
          <w:rFonts w:cs="Times New Roman"/>
          <w:szCs w:val="24"/>
        </w:rPr>
        <w:t xml:space="preserve">Businessreflex. (2016, December 2). E-learning – mer lärande på effektivare sätt? </w:t>
      </w:r>
      <w:r w:rsidRPr="008D0428">
        <w:rPr>
          <w:rFonts w:cs="Times New Roman"/>
          <w:szCs w:val="24"/>
          <w:lang w:val="en-GB"/>
        </w:rPr>
        <w:t xml:space="preserve">Retrieved </w:t>
      </w:r>
      <w:r w:rsidRPr="00B93B7F">
        <w:rPr>
          <w:rFonts w:cs="Times New Roman"/>
          <w:szCs w:val="24"/>
        </w:rPr>
        <w:t>August 31, 2018, from goo.gl/SbUuNe</w:t>
      </w:r>
    </w:p>
    <w:p w14:paraId="0861F1AF"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Carlberg, N. (2017, March 5). Branschanalys e-learning Sverige 2015. </w:t>
      </w:r>
      <w:r w:rsidRPr="008D0428">
        <w:rPr>
          <w:rFonts w:cs="Times New Roman"/>
          <w:szCs w:val="24"/>
          <w:lang w:val="en-GB"/>
        </w:rPr>
        <w:t xml:space="preserve">Retrieved October </w:t>
      </w:r>
      <w:r w:rsidRPr="00B93B7F">
        <w:rPr>
          <w:rFonts w:cs="Times New Roman"/>
          <w:szCs w:val="24"/>
        </w:rPr>
        <w:t>7, 2018, from goo.gl/ZU9VLM</w:t>
      </w:r>
    </w:p>
    <w:p w14:paraId="30818E6F"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Clark, R. C., &amp; Mayer, R. E. (2012). </w:t>
      </w:r>
      <w:r w:rsidRPr="00B93B7F">
        <w:rPr>
          <w:rFonts w:cs="Times New Roman"/>
          <w:i/>
          <w:iCs/>
          <w:szCs w:val="24"/>
        </w:rPr>
        <w:t>Scenario-based e-Learning: Evidence-Based Guidelines for Online Workforce Learning</w:t>
      </w:r>
      <w:r w:rsidRPr="00B93B7F">
        <w:rPr>
          <w:rFonts w:cs="Times New Roman"/>
          <w:szCs w:val="24"/>
        </w:rPr>
        <w:t>. John Wiley &amp; Sons.</w:t>
      </w:r>
    </w:p>
    <w:p w14:paraId="7541F337"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Conole, G., Dyke, M., Oliver, M., &amp; Seale, J. (2004). Mapping pedagogy and tools for effective learning design. </w:t>
      </w:r>
      <w:r w:rsidRPr="00B93B7F">
        <w:rPr>
          <w:rFonts w:cs="Times New Roman"/>
          <w:i/>
          <w:iCs/>
          <w:szCs w:val="24"/>
        </w:rPr>
        <w:t>Computers &amp; Education</w:t>
      </w:r>
      <w:r w:rsidRPr="00B93B7F">
        <w:rPr>
          <w:rFonts w:cs="Times New Roman"/>
          <w:szCs w:val="24"/>
        </w:rPr>
        <w:t xml:space="preserve">, </w:t>
      </w:r>
      <w:r w:rsidRPr="00B93B7F">
        <w:rPr>
          <w:rFonts w:cs="Times New Roman"/>
          <w:i/>
          <w:iCs/>
          <w:szCs w:val="24"/>
        </w:rPr>
        <w:t>43</w:t>
      </w:r>
      <w:r w:rsidRPr="00B93B7F">
        <w:rPr>
          <w:rFonts w:cs="Times New Roman"/>
          <w:szCs w:val="24"/>
        </w:rPr>
        <w:t>(1–2), 17–33. https://doi.org/10.1016/j.compedu.2003.12.018</w:t>
      </w:r>
    </w:p>
    <w:p w14:paraId="7E1C7C56"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Conole, Gráinne. (2010). </w:t>
      </w:r>
      <w:r w:rsidRPr="00B93B7F">
        <w:rPr>
          <w:rFonts w:cs="Times New Roman"/>
          <w:i/>
          <w:iCs/>
          <w:szCs w:val="24"/>
        </w:rPr>
        <w:t>Review of Pedagogical Models and their use in e-learning</w:t>
      </w:r>
      <w:r w:rsidRPr="00B93B7F">
        <w:rPr>
          <w:rFonts w:cs="Times New Roman"/>
          <w:szCs w:val="24"/>
        </w:rPr>
        <w:t>. Milton Keynes: Open University. Retrieved from goo.gl/AfBK7R</w:t>
      </w:r>
    </w:p>
    <w:p w14:paraId="25DAFD15"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Dabbagh, N. (2005). Pedagogical models for E-Learning: A theory-based design framework. In </w:t>
      </w:r>
      <w:r w:rsidRPr="00B93B7F">
        <w:rPr>
          <w:rFonts w:cs="Times New Roman"/>
          <w:i/>
          <w:iCs/>
          <w:szCs w:val="24"/>
        </w:rPr>
        <w:t>In International Journal of Technology in Teaching and Learning</w:t>
      </w:r>
      <w:r w:rsidRPr="00B93B7F">
        <w:rPr>
          <w:rFonts w:cs="Times New Roman"/>
          <w:szCs w:val="24"/>
        </w:rPr>
        <w:t xml:space="preserve"> (pp. 25–44).</w:t>
      </w:r>
    </w:p>
    <w:p w14:paraId="5D2BE29F"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Dalsgaard, C. (2005). Pedagogical quality in e-learning. </w:t>
      </w:r>
      <w:r w:rsidRPr="00B93B7F">
        <w:rPr>
          <w:rFonts w:cs="Times New Roman"/>
          <w:i/>
          <w:iCs/>
          <w:szCs w:val="24"/>
        </w:rPr>
        <w:t>Eleed</w:t>
      </w:r>
      <w:r w:rsidRPr="00B93B7F">
        <w:rPr>
          <w:rFonts w:cs="Times New Roman"/>
          <w:szCs w:val="24"/>
        </w:rPr>
        <w:t xml:space="preserve">, </w:t>
      </w:r>
      <w:r w:rsidRPr="00B93B7F">
        <w:rPr>
          <w:rFonts w:cs="Times New Roman"/>
          <w:i/>
          <w:iCs/>
          <w:szCs w:val="24"/>
        </w:rPr>
        <w:t>1</w:t>
      </w:r>
      <w:r w:rsidRPr="00B93B7F">
        <w:rPr>
          <w:rFonts w:cs="Times New Roman"/>
          <w:szCs w:val="24"/>
        </w:rPr>
        <w:t>(1). Retrieved from https://eleed.campussource.de/archive/1/78/index_html</w:t>
      </w:r>
    </w:p>
    <w:p w14:paraId="77A1DF5A"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de Jong, N., Verstegen, D. M. L., Tan, F. E. S., &amp; O’Connor, S. J. (2013). A comparison of classroom and online asynchronous problem-based learning for students undertaking statistics training as part of a Public Health Masters degree. </w:t>
      </w:r>
      <w:r w:rsidRPr="00B93B7F">
        <w:rPr>
          <w:rFonts w:cs="Times New Roman"/>
          <w:i/>
          <w:iCs/>
          <w:szCs w:val="24"/>
        </w:rPr>
        <w:t>Advances in Health Sciences Education: Theory and Practice</w:t>
      </w:r>
      <w:r w:rsidRPr="00B93B7F">
        <w:rPr>
          <w:rFonts w:cs="Times New Roman"/>
          <w:szCs w:val="24"/>
        </w:rPr>
        <w:t xml:space="preserve">, </w:t>
      </w:r>
      <w:r w:rsidRPr="00B93B7F">
        <w:rPr>
          <w:rFonts w:cs="Times New Roman"/>
          <w:i/>
          <w:iCs/>
          <w:szCs w:val="24"/>
        </w:rPr>
        <w:t>18</w:t>
      </w:r>
      <w:r w:rsidRPr="00B93B7F">
        <w:rPr>
          <w:rFonts w:cs="Times New Roman"/>
          <w:szCs w:val="24"/>
        </w:rPr>
        <w:t>(2), 245–264. https://doi.org/10.1007/s10459-012-9368-x</w:t>
      </w:r>
    </w:p>
    <w:p w14:paraId="180267A0"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Engeström, Y. (1987). </w:t>
      </w:r>
      <w:r w:rsidRPr="00B93B7F">
        <w:rPr>
          <w:rFonts w:cs="Times New Roman"/>
          <w:i/>
          <w:iCs/>
          <w:szCs w:val="24"/>
        </w:rPr>
        <w:t>Learning by expanding: An activity-theoretical approach to developmental research</w:t>
      </w:r>
      <w:r w:rsidRPr="00B93B7F">
        <w:rPr>
          <w:rFonts w:cs="Times New Roman"/>
          <w:szCs w:val="24"/>
        </w:rPr>
        <w:t>. p. 78.</w:t>
      </w:r>
    </w:p>
    <w:p w14:paraId="2F4E1634"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European Union Reference Laboratories. (2001). </w:t>
      </w:r>
      <w:r w:rsidRPr="00B93B7F">
        <w:rPr>
          <w:rFonts w:cs="Times New Roman"/>
          <w:i/>
          <w:iCs/>
          <w:szCs w:val="24"/>
        </w:rPr>
        <w:t>eLearning : Designing Tomorrow’s Education An Interim Report</w:t>
      </w:r>
      <w:r w:rsidRPr="00B93B7F">
        <w:rPr>
          <w:rFonts w:cs="Times New Roman"/>
          <w:szCs w:val="24"/>
        </w:rPr>
        <w:t>. International Co-operation Europe Ltd: Commission Of The European Communities. Retrieved from goo.gl/nhn8QH</w:t>
      </w:r>
    </w:p>
    <w:p w14:paraId="61B6A1C1"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Kauchak, D. P., &amp; Eggen, P. D. (2011). </w:t>
      </w:r>
      <w:r w:rsidRPr="00B93B7F">
        <w:rPr>
          <w:rFonts w:cs="Times New Roman"/>
          <w:i/>
          <w:iCs/>
          <w:szCs w:val="24"/>
        </w:rPr>
        <w:t>Learning and teaching: research-based methods</w:t>
      </w:r>
      <w:r w:rsidRPr="00B93B7F">
        <w:rPr>
          <w:rFonts w:cs="Times New Roman"/>
          <w:szCs w:val="24"/>
        </w:rPr>
        <w:t>. Boston: Pearson.</w:t>
      </w:r>
    </w:p>
    <w:p w14:paraId="3668534A"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Khalil, M. K., &amp; Elkhider, I. A. (2016). Applying learning theories and instructional design models for effective instruction | Advances in Physiology Education. </w:t>
      </w:r>
      <w:r w:rsidRPr="008D0428">
        <w:rPr>
          <w:rFonts w:cs="Times New Roman"/>
          <w:szCs w:val="24"/>
          <w:lang w:val="en-GB"/>
        </w:rPr>
        <w:t xml:space="preserve">Retrieved </w:t>
      </w:r>
      <w:r w:rsidRPr="00B93B7F">
        <w:rPr>
          <w:rFonts w:cs="Times New Roman"/>
          <w:szCs w:val="24"/>
        </w:rPr>
        <w:t>from https://www.physiology.org/doi/full/10.1152/advan.00138.2015?fbclid=IwAR2VUc3Gv25kiYfwDlXq6b567ZN4VFci6CP6cE5Y5EQw2yzmy5U5T-zGffU&amp;</w:t>
      </w:r>
    </w:p>
    <w:p w14:paraId="5B50001E"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Kocadere, S. A., &amp; Ozgen, D. (2012). Assessment of Basic Design Course in Terms of Constructivist Learning Theory. </w:t>
      </w:r>
      <w:r w:rsidRPr="00B93B7F">
        <w:rPr>
          <w:rFonts w:cs="Times New Roman"/>
          <w:i/>
          <w:iCs/>
          <w:szCs w:val="24"/>
        </w:rPr>
        <w:t>Procedia - Social and Behavioral Sciences</w:t>
      </w:r>
      <w:r w:rsidRPr="00B93B7F">
        <w:rPr>
          <w:rFonts w:cs="Times New Roman"/>
          <w:szCs w:val="24"/>
        </w:rPr>
        <w:t xml:space="preserve">, </w:t>
      </w:r>
      <w:r w:rsidRPr="00B93B7F">
        <w:rPr>
          <w:rFonts w:cs="Times New Roman"/>
          <w:i/>
          <w:iCs/>
          <w:szCs w:val="24"/>
        </w:rPr>
        <w:t>51</w:t>
      </w:r>
      <w:r w:rsidRPr="00B93B7F">
        <w:rPr>
          <w:rFonts w:cs="Times New Roman"/>
          <w:szCs w:val="24"/>
        </w:rPr>
        <w:t>, 115–119. https://doi.org/10.1016/j.sbspro.2012.08.128</w:t>
      </w:r>
    </w:p>
    <w:p w14:paraId="27216E9E"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Magliaro, S. G., Lockee, B. B., &amp; Burton, J. K. (2005). Direct instruction revisited: A key model for instructional technology. </w:t>
      </w:r>
      <w:r w:rsidRPr="00B93B7F">
        <w:rPr>
          <w:rFonts w:cs="Times New Roman"/>
          <w:i/>
          <w:iCs/>
          <w:szCs w:val="24"/>
        </w:rPr>
        <w:t>Educational Technology Research and Development</w:t>
      </w:r>
      <w:r w:rsidRPr="00B93B7F">
        <w:rPr>
          <w:rFonts w:cs="Times New Roman"/>
          <w:szCs w:val="24"/>
        </w:rPr>
        <w:t xml:space="preserve">, </w:t>
      </w:r>
      <w:r w:rsidRPr="00B93B7F">
        <w:rPr>
          <w:rFonts w:cs="Times New Roman"/>
          <w:i/>
          <w:iCs/>
          <w:szCs w:val="24"/>
        </w:rPr>
        <w:t>53</w:t>
      </w:r>
      <w:r w:rsidRPr="00B93B7F">
        <w:rPr>
          <w:rFonts w:cs="Times New Roman"/>
          <w:szCs w:val="24"/>
        </w:rPr>
        <w:t>(4), 41–55. https://doi.org/10.1007/BF02504684</w:t>
      </w:r>
    </w:p>
    <w:p w14:paraId="489D7692"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Malhotra, N. K., &amp; Birks, D. F. (2006). </w:t>
      </w:r>
      <w:r w:rsidRPr="00B93B7F">
        <w:rPr>
          <w:rFonts w:cs="Times New Roman"/>
          <w:i/>
          <w:iCs/>
          <w:szCs w:val="24"/>
        </w:rPr>
        <w:t>Marketing Research - An Applied Approach - European</w:t>
      </w:r>
      <w:r w:rsidRPr="00B93B7F">
        <w:rPr>
          <w:rFonts w:cs="Times New Roman"/>
          <w:szCs w:val="24"/>
        </w:rPr>
        <w:t xml:space="preserve"> (Updated Second European Edition). Prentice Hall, Inc., a Pearson Education company.</w:t>
      </w:r>
    </w:p>
    <w:p w14:paraId="5BDA8A57"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Mayes, T., &amp; de Freitas, S. (2004). Review of e-learning theories, frameworks and models. </w:t>
      </w:r>
      <w:r w:rsidRPr="00B93B7F">
        <w:rPr>
          <w:rFonts w:cs="Times New Roman"/>
          <w:i/>
          <w:iCs/>
          <w:szCs w:val="24"/>
        </w:rPr>
        <w:t>JISC E-Learning Models Desk Study</w:t>
      </w:r>
      <w:r w:rsidRPr="00B93B7F">
        <w:rPr>
          <w:rFonts w:cs="Times New Roman"/>
          <w:szCs w:val="24"/>
        </w:rPr>
        <w:t>, (1).</w:t>
      </w:r>
    </w:p>
    <w:p w14:paraId="69FA1A7F"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Moraros, J., Islam, A., Yu, S., Banow, R., &amp; Schindelka, B. (2015). Flipping for success: evaluating the effectiveness of a novel teaching approach in a graduate level setting. </w:t>
      </w:r>
      <w:r w:rsidRPr="00B93B7F">
        <w:rPr>
          <w:rFonts w:cs="Times New Roman"/>
          <w:i/>
          <w:iCs/>
          <w:szCs w:val="24"/>
        </w:rPr>
        <w:t>BMC Medical Education</w:t>
      </w:r>
      <w:r w:rsidRPr="00B93B7F">
        <w:rPr>
          <w:rFonts w:cs="Times New Roman"/>
          <w:szCs w:val="24"/>
        </w:rPr>
        <w:t xml:space="preserve">, </w:t>
      </w:r>
      <w:r w:rsidRPr="00B93B7F">
        <w:rPr>
          <w:rFonts w:cs="Times New Roman"/>
          <w:i/>
          <w:iCs/>
          <w:szCs w:val="24"/>
        </w:rPr>
        <w:t>15</w:t>
      </w:r>
      <w:r w:rsidRPr="00B93B7F">
        <w:rPr>
          <w:rFonts w:cs="Times New Roman"/>
          <w:szCs w:val="24"/>
        </w:rPr>
        <w:t>. https://doi.org/10.1186/s12909-015-0317-2</w:t>
      </w:r>
    </w:p>
    <w:p w14:paraId="3AD773BF"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Pange, A., &amp; Pange, J. (2011). Is E-learning Based On Learning Theories? A Literature Review. </w:t>
      </w:r>
      <w:r w:rsidRPr="00B93B7F">
        <w:rPr>
          <w:rFonts w:cs="Times New Roman"/>
          <w:i/>
          <w:iCs/>
          <w:szCs w:val="24"/>
        </w:rPr>
        <w:t>World Academy of Science, Engineering &amp; Technology</w:t>
      </w:r>
      <w:r w:rsidRPr="00B93B7F">
        <w:rPr>
          <w:rFonts w:cs="Times New Roman"/>
          <w:szCs w:val="24"/>
        </w:rPr>
        <w:t xml:space="preserve">, </w:t>
      </w:r>
      <w:r w:rsidRPr="00B93B7F">
        <w:rPr>
          <w:rFonts w:cs="Times New Roman"/>
          <w:i/>
          <w:iCs/>
          <w:szCs w:val="24"/>
        </w:rPr>
        <w:t>5</w:t>
      </w:r>
      <w:r w:rsidRPr="00B93B7F">
        <w:rPr>
          <w:rFonts w:cs="Times New Roman"/>
          <w:szCs w:val="24"/>
        </w:rPr>
        <w:t>(8).</w:t>
      </w:r>
    </w:p>
    <w:p w14:paraId="768038A8" w14:textId="77777777" w:rsidR="00B93B7F" w:rsidRPr="00B93B7F" w:rsidRDefault="00B93B7F">
      <w:pPr>
        <w:widowControl w:val="0"/>
        <w:autoSpaceDE w:val="0"/>
        <w:autoSpaceDN w:val="0"/>
        <w:adjustRightInd w:val="0"/>
        <w:rPr>
          <w:rFonts w:cs="Times New Roman"/>
          <w:szCs w:val="24"/>
        </w:rPr>
      </w:pPr>
      <w:r w:rsidRPr="00B93B7F">
        <w:rPr>
          <w:rFonts w:cs="Times New Roman"/>
          <w:szCs w:val="24"/>
        </w:rPr>
        <w:t xml:space="preserve">Yeh, Y.-C. (2009). Integrating e-learning into the Direct-instruction Model to enhance the effectiveness of critical-thinking instruction. </w:t>
      </w:r>
      <w:r w:rsidRPr="00B93B7F">
        <w:rPr>
          <w:rFonts w:cs="Times New Roman"/>
          <w:i/>
          <w:iCs/>
          <w:szCs w:val="24"/>
        </w:rPr>
        <w:t>Instructional Science</w:t>
      </w:r>
      <w:r w:rsidRPr="00B93B7F">
        <w:rPr>
          <w:rFonts w:cs="Times New Roman"/>
          <w:szCs w:val="24"/>
        </w:rPr>
        <w:t xml:space="preserve">, </w:t>
      </w:r>
      <w:r w:rsidRPr="00B93B7F">
        <w:rPr>
          <w:rFonts w:cs="Times New Roman"/>
          <w:i/>
          <w:iCs/>
          <w:szCs w:val="24"/>
        </w:rPr>
        <w:t>37</w:t>
      </w:r>
      <w:r w:rsidRPr="00B93B7F">
        <w:rPr>
          <w:rFonts w:cs="Times New Roman"/>
          <w:szCs w:val="24"/>
        </w:rPr>
        <w:t>(2), 185–203. Retrieved from goo.gl/Lo4tFB</w:t>
      </w:r>
    </w:p>
    <w:p w14:paraId="34026666" w14:textId="75DD9410" w:rsidR="00D45847" w:rsidRPr="004D2145" w:rsidRDefault="00B93B7F" w:rsidP="004D2145">
      <w:pPr>
        <w:spacing w:line="480" w:lineRule="auto"/>
        <w:rPr>
          <w:rFonts w:eastAsia="Times New Roman" w:cs="Times New Roman"/>
          <w:color w:val="222222"/>
          <w:shd w:val="clear" w:color="auto" w:fill="FFFFFF"/>
        </w:rPr>
      </w:pPr>
      <w:r>
        <w:fldChar w:fldCharType="end"/>
      </w:r>
      <w:r w:rsidR="00850895">
        <w:br w:type="page"/>
      </w:r>
    </w:p>
    <w:p w14:paraId="552823EF" w14:textId="352D9058" w:rsidR="00D45847" w:rsidRPr="00305D18" w:rsidRDefault="009F3187" w:rsidP="009D27B3">
      <w:pPr>
        <w:pStyle w:val="Heading11"/>
      </w:pPr>
      <w:bookmarkStart w:id="19" w:name="_Toc391456187"/>
      <w:bookmarkStart w:id="20" w:name="_Toc401327944"/>
      <w:bookmarkEnd w:id="19"/>
      <w:r w:rsidRPr="009F3187">
        <w:lastRenderedPageBreak/>
        <w:t>Bilagor</w:t>
      </w:r>
      <w:bookmarkEnd w:id="20"/>
      <w:r w:rsidR="00850895" w:rsidRPr="004E58AD">
        <w:t xml:space="preserve"> </w:t>
      </w:r>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6EDB8886" w:rsidR="00D45847" w:rsidRPr="00905DB0" w:rsidRDefault="00A61540">
            <w:pPr>
              <w:jc w:val="center"/>
              <w:rPr>
                <w:rFonts w:asciiTheme="minorHAnsi" w:hAnsiTheme="minorHAnsi"/>
                <w:b/>
                <w:sz w:val="18"/>
                <w:szCs w:val="18"/>
              </w:rPr>
            </w:pPr>
            <w:r>
              <w:rPr>
                <w:rFonts w:asciiTheme="minorHAnsi" w:hAnsiTheme="minorHAnsi" w:cs="Times Roman"/>
                <w:b/>
                <w:iCs/>
                <w:color w:val="000000"/>
                <w:sz w:val="18"/>
                <w:szCs w:val="18"/>
              </w:rPr>
              <w:t>Kognitivt</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4BBBADE6" w14:textId="77777777" w:rsidR="00BC101F" w:rsidRDefault="00BC101F" w:rsidP="00BF2EDC">
      <w:pPr>
        <w:widowControl w:val="0"/>
        <w:autoSpaceDE w:val="0"/>
        <w:autoSpaceDN w:val="0"/>
        <w:adjustRightInd w:val="0"/>
        <w:jc w:val="both"/>
        <w:rPr>
          <w:rFonts w:ascii="Verdana" w:hAnsi="Verdana" w:cs="Times New Roman"/>
          <w:b/>
          <w:color w:val="000000" w:themeColor="text1"/>
          <w:sz w:val="16"/>
          <w:szCs w:val="16"/>
        </w:rPr>
      </w:pPr>
    </w:p>
    <w:p w14:paraId="5110CA86" w14:textId="2A639792" w:rsidR="00D45847" w:rsidRPr="00BC101F" w:rsidRDefault="00F16CB6" w:rsidP="00BC101F">
      <w:pPr>
        <w:widowControl w:val="0"/>
        <w:autoSpaceDE w:val="0"/>
        <w:autoSpaceDN w:val="0"/>
        <w:adjustRightInd w:val="0"/>
        <w:jc w:val="both"/>
        <w:rPr>
          <w:rFonts w:ascii="Verdana" w:hAnsi="Verdana" w:cs="Times New Roman"/>
          <w:color w:val="000000" w:themeColor="text1"/>
          <w:sz w:val="16"/>
          <w:szCs w:val="16"/>
        </w:rPr>
      </w:pPr>
      <w:r w:rsidRPr="00004B10">
        <w:rPr>
          <w:rFonts w:ascii="Verdana" w:hAnsi="Verdana" w:cs="Times New Roman"/>
          <w:b/>
          <w:color w:val="000000" w:themeColor="text1"/>
          <w:sz w:val="16"/>
          <w:szCs w:val="16"/>
        </w:rPr>
        <w:t>Bilaga</w:t>
      </w:r>
      <w:r w:rsidR="004A1CFE">
        <w:rPr>
          <w:rFonts w:ascii="Verdana" w:hAnsi="Verdana" w:cs="Times New Roman"/>
          <w:b/>
          <w:color w:val="000000" w:themeColor="text1"/>
          <w:sz w:val="16"/>
          <w:szCs w:val="16"/>
        </w:rPr>
        <w:t xml:space="preserve"> 1</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w:t>
      </w:r>
      <w:r w:rsidR="00CF5985">
        <w:rPr>
          <w:rFonts w:ascii="Verdana" w:hAnsi="Verdana" w:cs="Times New Roman"/>
          <w:color w:val="000000" w:themeColor="text1"/>
          <w:sz w:val="16"/>
          <w:szCs w:val="16"/>
        </w:rPr>
        <w:t xml:space="preserve">tiv (Associativt, </w:t>
      </w:r>
      <w:r w:rsidR="00A61540">
        <w:rPr>
          <w:rFonts w:ascii="Verdana" w:hAnsi="Verdana" w:cs="Times New Roman"/>
          <w:color w:val="000000" w:themeColor="text1"/>
          <w:sz w:val="16"/>
          <w:szCs w:val="16"/>
        </w:rPr>
        <w:t xml:space="preserve">Kognitivt </w:t>
      </w:r>
      <w:r w:rsidR="003B5EB1" w:rsidRPr="00004B10">
        <w:rPr>
          <w:rFonts w:ascii="Verdana" w:hAnsi="Verdana" w:cs="Times New Roman"/>
          <w:color w:val="000000" w:themeColor="text1"/>
          <w:sz w:val="16"/>
          <w:szCs w:val="16"/>
        </w:rPr>
        <w:t>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082155C" w14:textId="622F7B28" w:rsidR="00D45847" w:rsidRPr="009F1170" w:rsidRDefault="00850895" w:rsidP="004E58AD">
      <w:pPr>
        <w:rPr>
          <w:b/>
          <w:bCs/>
          <w:iCs/>
          <w:color w:val="00000A"/>
        </w:rPr>
      </w:pPr>
      <w:bookmarkStart w:id="21" w:name="_Toc391456188"/>
      <w:bookmarkEnd w:id="21"/>
      <w:r w:rsidRPr="00D01DE3">
        <w:rPr>
          <w:rStyle w:val="Starkbetoning"/>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002A59">
        <w:rPr>
          <w:rStyle w:val="Fotnotsreferens"/>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002A59">
        <w:rPr>
          <w:rStyle w:val="Fotnotsreferens"/>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Starkbetoning"/>
          <w:color w:val="00000A"/>
        </w:rPr>
      </w:pPr>
    </w:p>
    <w:p w14:paraId="1DDA57C4" w14:textId="51F728F2" w:rsidR="009F1170" w:rsidRDefault="00850895" w:rsidP="00DD12F3">
      <w:pPr>
        <w:rPr>
          <w:b/>
          <w:bCs/>
          <w:iCs/>
          <w:color w:val="00000A"/>
        </w:rPr>
      </w:pPr>
      <w:r w:rsidRPr="00D01DE3">
        <w:rPr>
          <w:rStyle w:val="Starkbetoning"/>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Starkbetoning"/>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002A59">
        <w:rPr>
          <w:rStyle w:val="Fotnotsreferens"/>
        </w:rPr>
        <w:footnoteReference w:id="3"/>
      </w:r>
      <w:r w:rsidR="00850895">
        <w:rPr>
          <w:rFonts w:eastAsia="Times New Roman" w:cs="Times New Roman"/>
          <w:color w:val="333333"/>
        </w:rPr>
        <w:t xml:space="preserve"> (kognitiva färdigheter) för att gestalta</w:t>
      </w:r>
      <w:r w:rsidR="00850895" w:rsidRPr="00002A59">
        <w:rPr>
          <w:rStyle w:val="Fotnotsreferens"/>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Starkbetoning"/>
          <w:color w:val="00000A"/>
        </w:rPr>
      </w:pPr>
    </w:p>
    <w:p w14:paraId="55D689E2" w14:textId="57848557" w:rsidR="00D45847" w:rsidRPr="009F1170" w:rsidRDefault="00850895" w:rsidP="004E58AD">
      <w:pPr>
        <w:rPr>
          <w:b/>
          <w:bCs/>
          <w:iCs/>
          <w:color w:val="00000A"/>
        </w:rPr>
      </w:pPr>
      <w:r w:rsidRPr="00622CDA">
        <w:rPr>
          <w:rStyle w:val="Starkbetoning"/>
          <w:color w:val="00000A"/>
        </w:rPr>
        <w:t xml:space="preserve">Kontext </w:t>
      </w:r>
      <w:r w:rsidR="00622CDA" w:rsidRPr="00A53F62">
        <w:rPr>
          <w:b/>
          <w:i/>
        </w:rPr>
        <w:t>&amp;</w:t>
      </w:r>
      <w:r w:rsidR="00622CDA" w:rsidRPr="00622CDA">
        <w:rPr>
          <w:rStyle w:val="Starkbetoning"/>
          <w:color w:val="00000A"/>
        </w:rPr>
        <w:t xml:space="preserve"> </w:t>
      </w:r>
      <w:r w:rsidRPr="00622CDA">
        <w:rPr>
          <w:rStyle w:val="Starkbetoning"/>
          <w:color w:val="00000A"/>
        </w:rPr>
        <w:t>riktlinjer</w:t>
      </w:r>
      <w:r w:rsidRPr="00D01DE3">
        <w:rPr>
          <w:rStyle w:val="Starkbetoning"/>
          <w:color w:val="00000A"/>
        </w:rPr>
        <w:t xml:space="preserve"> </w:t>
      </w:r>
    </w:p>
    <w:p w14:paraId="62B41A16" w14:textId="1365F493" w:rsidR="00304D18" w:rsidRDefault="00F16CB6" w:rsidP="00DD12F3">
      <w:pPr>
        <w:rPr>
          <w:rFonts w:cs="Times New Roman"/>
        </w:rPr>
      </w:pPr>
      <w:r>
        <w:rPr>
          <w:rStyle w:val="Betoning"/>
          <w:rFonts w:cs="Times New Roman"/>
          <w:i w:val="0"/>
        </w:rPr>
        <w:t xml:space="preserve">8. </w:t>
      </w:r>
      <w:r w:rsidR="00304D18">
        <w:rPr>
          <w:rStyle w:val="Starkbetoning"/>
          <w:i w:val="0"/>
          <w:color w:val="00000A"/>
        </w:rPr>
        <w:t>ATM</w:t>
      </w:r>
      <w:r w:rsidR="00304D18">
        <w:rPr>
          <w:rStyle w:val="Betoning"/>
          <w:rFonts w:cs="Times New Roman"/>
          <w:i w:val="0"/>
        </w:rPr>
        <w:t xml:space="preserve">: </w:t>
      </w:r>
      <w:r w:rsidR="00850895">
        <w:rPr>
          <w:rStyle w:val="Betoning"/>
          <w:rFonts w:cs="Times New Roman"/>
          <w:i w:val="0"/>
        </w:rPr>
        <w:t>Hur viktigt är det att det genomförs en analys av studentens explicita och implicita normer</w:t>
      </w:r>
      <w:r w:rsidR="00850895" w:rsidRPr="00002A59">
        <w:rPr>
          <w:rStyle w:val="Fotnotsreferens"/>
        </w:rPr>
        <w:footnoteReference w:id="5"/>
      </w:r>
      <w:r w:rsidR="00850895">
        <w:rPr>
          <w:rStyle w:val="Betoning"/>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Betoning"/>
          <w:rFonts w:cs="Times New Roman"/>
          <w:i w:val="0"/>
        </w:rPr>
        <w:t xml:space="preserve">9. </w:t>
      </w:r>
      <w:r w:rsidR="00304D18" w:rsidRPr="00304D18">
        <w:rPr>
          <w:rStyle w:val="Betoning"/>
          <w:rFonts w:cs="Times New Roman"/>
          <w:b/>
          <w:i w:val="0"/>
        </w:rPr>
        <w:t>KL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Betoning"/>
          <w:rFonts w:cs="Times New Roman"/>
          <w:i w:val="0"/>
        </w:rPr>
        <w:t xml:space="preserve">10. </w:t>
      </w:r>
      <w:r w:rsidR="00304D18" w:rsidRPr="00304D18">
        <w:rPr>
          <w:rStyle w:val="Betoning"/>
          <w:rFonts w:cs="Times New Roman"/>
          <w:b/>
          <w:i w:val="0"/>
        </w:rPr>
        <w:t>DIM</w:t>
      </w:r>
      <w:r w:rsidR="00304D18">
        <w:rPr>
          <w:rStyle w:val="Betoning"/>
          <w:rFonts w:cs="Times New Roman"/>
          <w:i w:val="0"/>
        </w:rPr>
        <w:t xml:space="preserve">: </w:t>
      </w:r>
      <w:r w:rsidR="00850895" w:rsidRPr="00304D18">
        <w:rPr>
          <w:rStyle w:val="Betoning"/>
          <w:rFonts w:cs="Times New Roman"/>
          <w:i w:val="0"/>
        </w:rPr>
        <w:t>Hur</w:t>
      </w:r>
      <w:r w:rsidR="00850895">
        <w:rPr>
          <w:rStyle w:val="Betoning"/>
          <w:rFonts w:cs="Times New Roman"/>
          <w:i w:val="0"/>
        </w:rPr>
        <w:t xml:space="preserve"> viktigt är det att lärandet genomförs med hjälp av övning och granskning</w:t>
      </w:r>
      <w:r w:rsidR="00850895" w:rsidRPr="00002A59">
        <w:rPr>
          <w:rStyle w:val="Fotnotsreferens"/>
        </w:rPr>
        <w:footnoteReference w:id="6"/>
      </w:r>
      <w:r w:rsidR="00850895">
        <w:rPr>
          <w:rStyle w:val="Betoning"/>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Betoning"/>
          <w:rFonts w:cs="Times New Roman"/>
          <w:i w:val="0"/>
        </w:rPr>
        <w:t xml:space="preserve">11. </w:t>
      </w:r>
      <w:r w:rsidR="00304D18">
        <w:rPr>
          <w:b/>
        </w:rPr>
        <w:t>DIM</w:t>
      </w:r>
      <w:r w:rsidR="00304D18">
        <w:rPr>
          <w:rStyle w:val="Betoning"/>
          <w:rFonts w:cs="Times New Roman"/>
          <w:i w:val="0"/>
        </w:rPr>
        <w:t xml:space="preserve">: </w:t>
      </w:r>
      <w:r w:rsidR="00850895">
        <w:rPr>
          <w:rStyle w:val="Betoning"/>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Betoning"/>
          <w:rFonts w:cs="Times New Roman"/>
          <w:b/>
          <w:i w:val="0"/>
        </w:rPr>
        <w:t>KLM</w:t>
      </w:r>
      <w:r w:rsidR="00304D18">
        <w:rPr>
          <w:rStyle w:val="Betoning"/>
          <w:rFonts w:cs="Times New Roman"/>
          <w:i w:val="0"/>
        </w:rPr>
        <w:t>:</w:t>
      </w:r>
      <w:r w:rsidR="00304D18">
        <w:rPr>
          <w:rStyle w:val="Betoning"/>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Starkbetoning"/>
          <w:color w:val="00000A"/>
        </w:rPr>
      </w:pPr>
    </w:p>
    <w:p w14:paraId="671B8297" w14:textId="0F6CFA9C" w:rsidR="004E58AD" w:rsidRPr="009F1170" w:rsidRDefault="00850895" w:rsidP="004E58AD">
      <w:pPr>
        <w:rPr>
          <w:b/>
          <w:bCs/>
          <w:iCs/>
          <w:color w:val="00000A"/>
        </w:rPr>
      </w:pPr>
      <w:r w:rsidRPr="00D01DE3">
        <w:rPr>
          <w:rStyle w:val="Starkbetoning"/>
          <w:color w:val="00000A"/>
        </w:rPr>
        <w:t xml:space="preserve">Användarbarhet </w:t>
      </w:r>
      <w:r w:rsidR="00622CDA">
        <w:rPr>
          <w:rStyle w:val="Starkbetoning"/>
          <w:color w:val="00000A"/>
        </w:rPr>
        <w:t>&amp;</w:t>
      </w:r>
      <w:r w:rsidR="00622CDA" w:rsidRPr="00D01DE3">
        <w:rPr>
          <w:rStyle w:val="Starkbetoning"/>
          <w:color w:val="00000A"/>
        </w:rPr>
        <w:t xml:space="preserve"> </w:t>
      </w:r>
      <w:r w:rsidRPr="00D01DE3">
        <w:rPr>
          <w:rStyle w:val="Starkbetoning"/>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Starkbetoning"/>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Starkbetoning"/>
          <w:color w:val="00000A"/>
        </w:rPr>
      </w:pPr>
      <w:r>
        <w:rPr>
          <w:rStyle w:val="Starkbetoning"/>
          <w:color w:val="00000A"/>
        </w:rPr>
        <w:tab/>
      </w: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549AD0B7" w14:textId="5245E11C" w:rsidR="00A44BD4" w:rsidRDefault="00F16CB6" w:rsidP="004E58AD">
      <w:pPr>
        <w:pBdr>
          <w:bottom w:val="single" w:sz="6" w:space="1" w:color="auto"/>
        </w:pBdr>
        <w:rPr>
          <w:rFonts w:cs="Times New Roman"/>
        </w:rPr>
      </w:pPr>
      <w:r>
        <w:rPr>
          <w:rStyle w:val="Starkbetoning"/>
          <w:rFonts w:eastAsia="Times New Roman" w:cs="Times New Roman"/>
          <w:b w:val="0"/>
          <w:bCs w:val="0"/>
          <w:i w:val="0"/>
          <w:iCs w:val="0"/>
          <w:color w:val="333333"/>
        </w:rPr>
        <w:t xml:space="preserve">15. </w:t>
      </w:r>
      <w:r w:rsidR="00304D18">
        <w:rPr>
          <w:rStyle w:val="Starkbetoning"/>
          <w:rFonts w:eastAsia="Times New Roman" w:cs="Times New Roman"/>
          <w:bCs w:val="0"/>
          <w:i w:val="0"/>
          <w:iCs w:val="0"/>
          <w:color w:val="333333"/>
        </w:rPr>
        <w:t>KLM</w:t>
      </w:r>
      <w:r w:rsidR="00304D18" w:rsidRPr="00304D18">
        <w:rPr>
          <w:rStyle w:val="Starkbetoning"/>
          <w:rFonts w:eastAsia="Times New Roman" w:cs="Times New Roman"/>
          <w:b w:val="0"/>
          <w:bCs w:val="0"/>
          <w:i w:val="0"/>
          <w:iCs w:val="0"/>
          <w:color w:val="333333"/>
        </w:rPr>
        <w:t>:</w:t>
      </w:r>
      <w:r w:rsidR="00304D18">
        <w:rPr>
          <w:rStyle w:val="Starkbetoning"/>
          <w:rFonts w:eastAsia="Times New Roman" w:cs="Times New Roman"/>
          <w:bCs w:val="0"/>
          <w:i w:val="0"/>
          <w:iCs w:val="0"/>
          <w:color w:val="333333"/>
        </w:rPr>
        <w:t xml:space="preserve"> </w:t>
      </w:r>
      <w:r w:rsidR="00850895">
        <w:rPr>
          <w:rStyle w:val="Starkbetoning"/>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Starkbetoning"/>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1283CEB4" w14:textId="00B0EF32"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000E143A" w:rsidRPr="000E143A">
        <w:rPr>
          <w:rFonts w:ascii="Verdana" w:hAnsi="Verdana"/>
          <w:sz w:val="16"/>
          <w:szCs w:val="16"/>
        </w:rPr>
        <w:t>Intervjufrågorna</w:t>
      </w:r>
      <w:r w:rsidR="000E143A">
        <w:rPr>
          <w:rFonts w:ascii="Verdana" w:hAnsi="Verdana"/>
          <w:sz w:val="16"/>
          <w:szCs w:val="16"/>
        </w:rPr>
        <w:t xml:space="preserve"> </w:t>
      </w:r>
      <w:r w:rsidR="004A0102">
        <w:rPr>
          <w:rFonts w:ascii="Verdana" w:hAnsi="Verdana"/>
          <w:sz w:val="16"/>
          <w:szCs w:val="16"/>
        </w:rPr>
        <w:t xml:space="preserve">indelade </w:t>
      </w:r>
      <w:r w:rsidR="003A2BA1">
        <w:rPr>
          <w:rFonts w:ascii="Verdana" w:hAnsi="Verdana"/>
          <w:sz w:val="16"/>
          <w:szCs w:val="16"/>
        </w:rPr>
        <w:t xml:space="preserve">efter korresponderade faser, samt </w:t>
      </w:r>
      <w:r w:rsidR="004A0102">
        <w:rPr>
          <w:rFonts w:ascii="Verdana" w:hAnsi="Verdana"/>
          <w:sz w:val="16"/>
          <w:szCs w:val="16"/>
        </w:rPr>
        <w:t xml:space="preserve">respondentens poäng. </w:t>
      </w:r>
      <w:r w:rsidRPr="000427E4">
        <w:rPr>
          <w:rFonts w:ascii="Verdana" w:hAnsi="Verdana"/>
          <w:sz w:val="16"/>
          <w:szCs w:val="16"/>
        </w:rPr>
        <w:t xml:space="preserve">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2" w:name="_Toc391456189"/>
      <w:bookmarkEnd w:id="22"/>
    </w:p>
    <w:p w14:paraId="3586C7D5" w14:textId="77777777" w:rsidR="006C1E64" w:rsidRDefault="006C1E64">
      <w:pPr>
        <w:rPr>
          <w:rFonts w:cs="Times New Roman"/>
          <w:b/>
        </w:rPr>
      </w:pPr>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0F623C78" w14:textId="77777777" w:rsidR="00BC101F" w:rsidRDefault="00BC101F" w:rsidP="000427E4">
      <w:pPr>
        <w:rPr>
          <w:rFonts w:ascii="Verdana" w:hAnsi="Verdana"/>
          <w:b/>
          <w:sz w:val="16"/>
          <w:szCs w:val="16"/>
        </w:rPr>
      </w:pPr>
    </w:p>
    <w:p w14:paraId="48E2773D" w14:textId="2D0BFFBD" w:rsidR="00D45847" w:rsidRDefault="00AD2787">
      <w:pPr>
        <w:sectPr w:rsidR="00D45847" w:rsidSect="00EE20FD">
          <w:footerReference w:type="default" r:id="rId16"/>
          <w:footerReference w:type="first" r:id="rId17"/>
          <w:type w:val="continuous"/>
          <w:pgSz w:w="11906" w:h="16838"/>
          <w:pgMar w:top="1135" w:right="1417" w:bottom="1417" w:left="1417" w:header="0" w:footer="709" w:gutter="0"/>
          <w:cols w:space="720"/>
          <w:formProt w:val="0"/>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3A2BA1">
        <w:rPr>
          <w:rFonts w:ascii="Verdana" w:hAnsi="Verdana"/>
          <w:sz w:val="16"/>
          <w:szCs w:val="16"/>
        </w:rPr>
        <w:t>nde element, därpå påståenden.</w:t>
      </w:r>
    </w:p>
    <w:p w14:paraId="26B98418" w14:textId="360D4417" w:rsidR="003A2BA1" w:rsidRDefault="003A2BA1" w:rsidP="003A2BA1"/>
    <w:sectPr w:rsidR="003A2BA1">
      <w:type w:val="continuous"/>
      <w:pgSz w:w="11906" w:h="16838"/>
      <w:pgMar w:top="1135" w:right="1417" w:bottom="1417" w:left="1417" w:header="0" w:footer="709" w:gutter="0"/>
      <w:cols w:space="720"/>
      <w:formProt w:val="0"/>
      <w:docGrid w:linePitch="360" w:charSpace="12288"/>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2DAF3A4" w15:done="0"/>
  <w15:commentEx w15:paraId="018541E4" w15:done="0"/>
  <w15:commentEx w15:paraId="4B1C7E34" w15:done="0"/>
  <w15:commentEx w15:paraId="20E6358F" w15:done="0"/>
  <w15:commentEx w15:paraId="365772D0" w15:done="0"/>
  <w15:commentEx w15:paraId="6688D991" w15:done="0"/>
  <w15:commentEx w15:paraId="371699F0" w15:done="0"/>
  <w15:commentEx w15:paraId="21F5312D" w15:done="0"/>
  <w15:commentEx w15:paraId="73BB8B75" w15:done="0"/>
  <w15:commentEx w15:paraId="1FC3B6B1" w15:done="0"/>
  <w15:commentEx w15:paraId="39F2C2C8" w15:done="0"/>
  <w15:commentEx w15:paraId="0DA96E02" w15:done="0"/>
  <w15:commentEx w15:paraId="28C3E06C" w15:done="0"/>
  <w15:commentEx w15:paraId="480D1993" w15:done="0"/>
  <w15:commentEx w15:paraId="4E39E2FD" w15:done="0"/>
  <w15:commentEx w15:paraId="7FDA2657" w15:done="0"/>
  <w15:commentEx w15:paraId="57CA359E" w15:done="0"/>
  <w15:commentEx w15:paraId="6004B9DF" w15:done="0"/>
  <w15:commentEx w15:paraId="0C824EB2" w15:done="0"/>
  <w15:commentEx w15:paraId="496FDBF5" w15:done="0"/>
  <w15:commentEx w15:paraId="2E80E010" w15:done="0"/>
  <w15:commentEx w15:paraId="77E7A88E" w15:done="0"/>
  <w15:commentEx w15:paraId="51FBF5F8" w15:done="0"/>
  <w15:commentEx w15:paraId="044053A3" w15:done="0"/>
  <w15:commentEx w15:paraId="1498E8FF" w15:done="0"/>
  <w15:commentEx w15:paraId="4812AC79" w15:done="0"/>
  <w15:commentEx w15:paraId="6906099B" w15:done="0"/>
  <w15:commentEx w15:paraId="4DD3F9F9" w15:done="0"/>
  <w15:commentEx w15:paraId="4DA06CEB" w15:done="0"/>
  <w15:commentEx w15:paraId="08BBF3D4" w15:paraIdParent="4DA06CEB" w15:done="0"/>
  <w15:commentEx w15:paraId="7E18E190" w15:done="0"/>
  <w15:commentEx w15:paraId="7FDFA962" w15:done="0"/>
  <w15:commentEx w15:paraId="619F1819" w15:done="0"/>
  <w15:commentEx w15:paraId="2E6966DB" w15:done="0"/>
  <w15:commentEx w15:paraId="4AB0C69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2DAF3A4" w16cid:durableId="1FE6B6E3"/>
  <w16cid:commentId w16cid:paraId="018541E4" w16cid:durableId="1FE6B731"/>
  <w16cid:commentId w16cid:paraId="4B1C7E34" w16cid:durableId="1FE6B7ED"/>
  <w16cid:commentId w16cid:paraId="20E6358F" w16cid:durableId="1FE6B82C"/>
  <w16cid:commentId w16cid:paraId="365772D0" w16cid:durableId="1FE6B8A9"/>
  <w16cid:commentId w16cid:paraId="6688D991" w16cid:durableId="1FE6B95D"/>
  <w16cid:commentId w16cid:paraId="371699F0" w16cid:durableId="1FE6B997"/>
  <w16cid:commentId w16cid:paraId="21F5312D" w16cid:durableId="1FE6B9CF"/>
  <w16cid:commentId w16cid:paraId="73BB8B75" w16cid:durableId="1FE6B9F3"/>
  <w16cid:commentId w16cid:paraId="1FC3B6B1" w16cid:durableId="1FE6BA38"/>
  <w16cid:commentId w16cid:paraId="39F2C2C8" w16cid:durableId="1FE6BA7A"/>
  <w16cid:commentId w16cid:paraId="0DA96E02" w16cid:durableId="1FE6BB39"/>
  <w16cid:commentId w16cid:paraId="28C3E06C" w16cid:durableId="1FE6BB79"/>
  <w16cid:commentId w16cid:paraId="480D1993" w16cid:durableId="1FE6BBC8"/>
  <w16cid:commentId w16cid:paraId="4E39E2FD" w16cid:durableId="1FE6BC03"/>
  <w16cid:commentId w16cid:paraId="7FDA2657" w16cid:durableId="1FE6BC27"/>
  <w16cid:commentId w16cid:paraId="57CA359E" w16cid:durableId="1FE6BC78"/>
  <w16cid:commentId w16cid:paraId="6004B9DF" w16cid:durableId="1FE6BCCA"/>
  <w16cid:commentId w16cid:paraId="0C824EB2" w16cid:durableId="1FE6C0F0"/>
  <w16cid:commentId w16cid:paraId="496FDBF5" w16cid:durableId="1FE6C11C"/>
  <w16cid:commentId w16cid:paraId="2E80E010" w16cid:durableId="1FE6C175"/>
  <w16cid:commentId w16cid:paraId="77E7A88E" w16cid:durableId="1FE6C1B9"/>
  <w16cid:commentId w16cid:paraId="51FBF5F8" w16cid:durableId="1FE6C1E1"/>
  <w16cid:commentId w16cid:paraId="044053A3" w16cid:durableId="1FE6C268"/>
  <w16cid:commentId w16cid:paraId="1498E8FF" w16cid:durableId="1FE6C274"/>
  <w16cid:commentId w16cid:paraId="4812AC79" w16cid:durableId="1FE6C28C"/>
  <w16cid:commentId w16cid:paraId="6906099B" w16cid:durableId="1FE6C2EF"/>
  <w16cid:commentId w16cid:paraId="4DD3F9F9" w16cid:durableId="1FE6C30C"/>
  <w16cid:commentId w16cid:paraId="4DA06CEB" w16cid:durableId="1FE6C37F"/>
  <w16cid:commentId w16cid:paraId="08BBF3D4" w16cid:durableId="1FE6C388"/>
  <w16cid:commentId w16cid:paraId="7E18E190" w16cid:durableId="1FE6C391"/>
  <w16cid:commentId w16cid:paraId="7FDFA962" w16cid:durableId="1FE6C3AB"/>
  <w16cid:commentId w16cid:paraId="619F1819" w16cid:durableId="1FE6C402"/>
  <w16cid:commentId w16cid:paraId="2E6966DB" w16cid:durableId="1FE6C421"/>
  <w16cid:commentId w16cid:paraId="4AB0C69D" w16cid:durableId="1FE6C462"/>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2CE608A" w14:textId="77777777" w:rsidR="00DC7A1D" w:rsidRDefault="00DC7A1D">
      <w:r>
        <w:separator/>
      </w:r>
    </w:p>
  </w:endnote>
  <w:endnote w:type="continuationSeparator" w:id="0">
    <w:p w14:paraId="14F9C31A" w14:textId="77777777" w:rsidR="00DC7A1D" w:rsidRDefault="00DC7A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MS Mincho">
    <w:altName w:val="ＭＳ 明朝"/>
    <w:charset w:val="80"/>
    <w:family w:val="modern"/>
    <w:pitch w:val="fixed"/>
    <w:sig w:usb0="E00002FF" w:usb1="6AC7FDFB" w:usb2="08000012" w:usb3="00000000" w:csb0="0002009F"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Roman">
    <w:altName w:val="Times New Roman"/>
    <w:panose1 w:val="00000500000000020000"/>
    <w:charset w:val="00"/>
    <w:family w:val="auto"/>
    <w:pitch w:val="variable"/>
    <w:sig w:usb0="E00002FF" w:usb1="5000205A" w:usb2="00000000" w:usb3="00000000" w:csb0="0000019F" w:csb1="00000000"/>
  </w:font>
  <w:font w:name="Myriad Pro Cond">
    <w:panose1 w:val="020B0506030403020204"/>
    <w:charset w:val="00"/>
    <w:family w:val="auto"/>
    <w:pitch w:val="variable"/>
    <w:sig w:usb0="20000287" w:usb1="00000001"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DC7A1D" w:rsidRDefault="00DC7A1D">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56908389"/>
      <w:docPartObj>
        <w:docPartGallery w:val="Page Numbers (Bottom of Page)"/>
        <w:docPartUnique/>
      </w:docPartObj>
    </w:sdtPr>
    <w:sdtContent>
      <w:p w14:paraId="7887BB9D" w14:textId="77777777" w:rsidR="00DC7A1D" w:rsidRDefault="00DC7A1D">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Content>
      <w:p w14:paraId="403C7186" w14:textId="77777777" w:rsidR="00DC7A1D" w:rsidRDefault="00DC7A1D">
        <w:pPr>
          <w:pStyle w:val="Footer1"/>
          <w:jc w:val="center"/>
        </w:pPr>
        <w:r>
          <w:fldChar w:fldCharType="begin"/>
        </w:r>
        <w:r>
          <w:instrText>PAGE</w:instrText>
        </w:r>
        <w:r>
          <w:fldChar w:fldCharType="separate"/>
        </w:r>
        <w:r w:rsidR="000212AE">
          <w:rPr>
            <w:noProof/>
          </w:rPr>
          <w:t>26</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Content>
      <w:p w14:paraId="3915FA6D" w14:textId="77777777" w:rsidR="00DC7A1D" w:rsidRDefault="00DC7A1D">
        <w:pPr>
          <w:pStyle w:val="Footer1"/>
          <w:jc w:val="center"/>
        </w:pPr>
        <w:r>
          <w:fldChar w:fldCharType="begin"/>
        </w:r>
        <w:r>
          <w:instrText>PAGE</w:instrText>
        </w:r>
        <w:r>
          <w:fldChar w:fldCharType="separate"/>
        </w:r>
        <w:r>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D89BF07" w14:textId="77777777" w:rsidR="00DC7A1D" w:rsidRDefault="00DC7A1D">
      <w:r>
        <w:separator/>
      </w:r>
    </w:p>
  </w:footnote>
  <w:footnote w:type="continuationSeparator" w:id="0">
    <w:p w14:paraId="6123010B" w14:textId="77777777" w:rsidR="00DC7A1D" w:rsidRDefault="00DC7A1D">
      <w:r>
        <w:continuationSeparator/>
      </w:r>
    </w:p>
  </w:footnote>
  <w:footnote w:id="1">
    <w:p w14:paraId="5824ECF3" w14:textId="4B98B15A" w:rsidR="00DC7A1D" w:rsidRPr="005D1A1C" w:rsidRDefault="00DC7A1D"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DC7A1D" w:rsidRPr="005D1A1C" w:rsidRDefault="00DC7A1D"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DC7A1D" w:rsidRPr="005D1A1C" w:rsidRDefault="00DC7A1D"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DC7A1D" w:rsidRPr="005D1A1C" w:rsidRDefault="00DC7A1D"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DC7A1D" w:rsidRPr="005D1A1C" w:rsidRDefault="00DC7A1D" w:rsidP="00CF61C4">
      <w:pPr>
        <w:pStyle w:val="Fotnotstext"/>
        <w:jc w:val="both"/>
        <w:rPr>
          <w:sz w:val="14"/>
          <w:szCs w:val="14"/>
        </w:rPr>
      </w:pPr>
      <w:r w:rsidRPr="00002A59">
        <w:rPr>
          <w:rStyle w:val="Fotnotsreferens"/>
        </w:rPr>
        <w:footnoteRef/>
      </w:r>
      <w:r w:rsidRPr="005D1A1C">
        <w:rPr>
          <w:rStyle w:val="Fotnotsreferens"/>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DC7A1D" w:rsidRDefault="00DC7A1D" w:rsidP="00CF61C4">
      <w:pPr>
        <w:pStyle w:val="Fotnotstext"/>
        <w:jc w:val="both"/>
      </w:pPr>
      <w:r w:rsidRPr="00002A59">
        <w:rPr>
          <w:rStyle w:val="Fotnotsreferens"/>
        </w:rPr>
        <w:footnoteRef/>
      </w:r>
      <w:r w:rsidRPr="005D1A1C">
        <w:rPr>
          <w:rStyle w:val="Fotnotsreferens"/>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4E453CC"/>
    <w:multiLevelType w:val="hybridMultilevel"/>
    <w:tmpl w:val="5F6ABC7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3">
    <w:nsid w:val="0F415577"/>
    <w:multiLevelType w:val="hybridMultilevel"/>
    <w:tmpl w:val="6E24C86E"/>
    <w:lvl w:ilvl="0" w:tplc="457E79F6">
      <w:start w:val="1"/>
      <w:numFmt w:val="decimal"/>
      <w:lvlText w:val="%1)"/>
      <w:lvlJc w:val="left"/>
      <w:pPr>
        <w:ind w:left="720" w:hanging="360"/>
      </w:pPr>
      <w:rPr>
        <w:rFonts w:eastAsia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0F9462BD"/>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nsid w:val="107C0FA5"/>
    <w:multiLevelType w:val="hybridMultilevel"/>
    <w:tmpl w:val="9C4452B0"/>
    <w:lvl w:ilvl="0" w:tplc="0EDC49C6">
      <w:start w:val="1"/>
      <w:numFmt w:val="decimal"/>
      <w:lvlText w:val="%1)"/>
      <w:lvlJc w:val="left"/>
      <w:pPr>
        <w:ind w:left="720" w:hanging="360"/>
      </w:pPr>
      <w:rPr>
        <w:rFonts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6">
    <w:nsid w:val="14FE7B54"/>
    <w:multiLevelType w:val="multilevel"/>
    <w:tmpl w:val="C074DB00"/>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18EC5AB7"/>
    <w:multiLevelType w:val="multilevel"/>
    <w:tmpl w:val="C074DB00"/>
    <w:lvl w:ilvl="0">
      <w:start w:val="1"/>
      <w:numFmt w:val="upperRoman"/>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1">
    <w:nsid w:val="2598778E"/>
    <w:multiLevelType w:val="hybridMultilevel"/>
    <w:tmpl w:val="9CE47A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7">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9">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0">
    <w:nsid w:val="63631EAE"/>
    <w:multiLevelType w:val="hybridMultilevel"/>
    <w:tmpl w:val="4C9EA61E"/>
    <w:lvl w:ilvl="0" w:tplc="0074B230">
      <w:numFmt w:val="bullet"/>
      <w:lvlText w:val="-"/>
      <w:lvlJc w:val="left"/>
      <w:pPr>
        <w:ind w:left="720" w:hanging="360"/>
      </w:pPr>
      <w:rPr>
        <w:rFonts w:ascii="Times New Roman" w:eastAsiaTheme="minorHAnsi" w:hAnsi="Times New Roman" w:cs="Times New Roman" w:hint="default"/>
        <w:color w:val="auto"/>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1">
    <w:nsid w:val="6AF91C98"/>
    <w:multiLevelType w:val="hybridMultilevel"/>
    <w:tmpl w:val="B02C3CF2"/>
    <w:lvl w:ilvl="0" w:tplc="041D0011">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2">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3">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6"/>
  </w:num>
  <w:num w:numId="2">
    <w:abstractNumId w:val="9"/>
  </w:num>
  <w:num w:numId="3">
    <w:abstractNumId w:val="7"/>
  </w:num>
  <w:num w:numId="4">
    <w:abstractNumId w:val="14"/>
  </w:num>
  <w:num w:numId="5">
    <w:abstractNumId w:val="22"/>
  </w:num>
  <w:num w:numId="6">
    <w:abstractNumId w:val="23"/>
  </w:num>
  <w:num w:numId="7">
    <w:abstractNumId w:val="17"/>
  </w:num>
  <w:num w:numId="8">
    <w:abstractNumId w:val="13"/>
  </w:num>
  <w:num w:numId="9">
    <w:abstractNumId w:val="18"/>
  </w:num>
  <w:num w:numId="10">
    <w:abstractNumId w:val="0"/>
  </w:num>
  <w:num w:numId="11">
    <w:abstractNumId w:val="15"/>
  </w:num>
  <w:num w:numId="12">
    <w:abstractNumId w:val="16"/>
  </w:num>
  <w:num w:numId="13">
    <w:abstractNumId w:val="2"/>
  </w:num>
  <w:num w:numId="14">
    <w:abstractNumId w:val="19"/>
  </w:num>
  <w:num w:numId="15">
    <w:abstractNumId w:val="10"/>
  </w:num>
  <w:num w:numId="16">
    <w:abstractNumId w:val="12"/>
  </w:num>
  <w:num w:numId="17">
    <w:abstractNumId w:val="20"/>
  </w:num>
  <w:num w:numId="18">
    <w:abstractNumId w:val="11"/>
  </w:num>
  <w:num w:numId="19">
    <w:abstractNumId w:val="1"/>
  </w:num>
  <w:num w:numId="20">
    <w:abstractNumId w:val="21"/>
  </w:num>
  <w:num w:numId="21">
    <w:abstractNumId w:val="5"/>
  </w:num>
  <w:num w:numId="22">
    <w:abstractNumId w:val="3"/>
  </w:num>
  <w:num w:numId="23">
    <w:abstractNumId w:val="4"/>
  </w:num>
  <w:num w:numId="2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användare">
    <w15:presenceInfo w15:providerId="None" w15:userId="Microsoft Office-användar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2A59"/>
    <w:rsid w:val="00002ECD"/>
    <w:rsid w:val="000033C8"/>
    <w:rsid w:val="00003F6D"/>
    <w:rsid w:val="00004B10"/>
    <w:rsid w:val="00010A04"/>
    <w:rsid w:val="00011D9B"/>
    <w:rsid w:val="00012EE9"/>
    <w:rsid w:val="000132C0"/>
    <w:rsid w:val="000138A9"/>
    <w:rsid w:val="00014B9D"/>
    <w:rsid w:val="000152C2"/>
    <w:rsid w:val="000212AE"/>
    <w:rsid w:val="00021305"/>
    <w:rsid w:val="00024931"/>
    <w:rsid w:val="000331BF"/>
    <w:rsid w:val="000359B7"/>
    <w:rsid w:val="00035BFB"/>
    <w:rsid w:val="00036B5F"/>
    <w:rsid w:val="00041127"/>
    <w:rsid w:val="000412CF"/>
    <w:rsid w:val="000413AA"/>
    <w:rsid w:val="00041A1C"/>
    <w:rsid w:val="000424D5"/>
    <w:rsid w:val="000427E4"/>
    <w:rsid w:val="00043579"/>
    <w:rsid w:val="00043AE1"/>
    <w:rsid w:val="00044A39"/>
    <w:rsid w:val="0004547A"/>
    <w:rsid w:val="00047160"/>
    <w:rsid w:val="00047967"/>
    <w:rsid w:val="00052213"/>
    <w:rsid w:val="000531A0"/>
    <w:rsid w:val="000539E0"/>
    <w:rsid w:val="00054492"/>
    <w:rsid w:val="00054BE5"/>
    <w:rsid w:val="0005670E"/>
    <w:rsid w:val="00063F85"/>
    <w:rsid w:val="000663F2"/>
    <w:rsid w:val="00067904"/>
    <w:rsid w:val="00071487"/>
    <w:rsid w:val="00075949"/>
    <w:rsid w:val="000775EB"/>
    <w:rsid w:val="00080C1A"/>
    <w:rsid w:val="00083030"/>
    <w:rsid w:val="00083F82"/>
    <w:rsid w:val="00084D1F"/>
    <w:rsid w:val="000856E3"/>
    <w:rsid w:val="00085FDC"/>
    <w:rsid w:val="0008729B"/>
    <w:rsid w:val="00087DFC"/>
    <w:rsid w:val="00090506"/>
    <w:rsid w:val="00091FAA"/>
    <w:rsid w:val="00092C24"/>
    <w:rsid w:val="0009439E"/>
    <w:rsid w:val="000944E9"/>
    <w:rsid w:val="00097583"/>
    <w:rsid w:val="000A17B0"/>
    <w:rsid w:val="000A2398"/>
    <w:rsid w:val="000A2894"/>
    <w:rsid w:val="000A3642"/>
    <w:rsid w:val="000A6CA9"/>
    <w:rsid w:val="000A7DCF"/>
    <w:rsid w:val="000B0BC8"/>
    <w:rsid w:val="000B1921"/>
    <w:rsid w:val="000B1933"/>
    <w:rsid w:val="000B1A5C"/>
    <w:rsid w:val="000B24F8"/>
    <w:rsid w:val="000B36E3"/>
    <w:rsid w:val="000B42FE"/>
    <w:rsid w:val="000B4763"/>
    <w:rsid w:val="000C0F0D"/>
    <w:rsid w:val="000C13C1"/>
    <w:rsid w:val="000C1C09"/>
    <w:rsid w:val="000C1D43"/>
    <w:rsid w:val="000C29D9"/>
    <w:rsid w:val="000C56DF"/>
    <w:rsid w:val="000C6079"/>
    <w:rsid w:val="000D34D5"/>
    <w:rsid w:val="000D6D5B"/>
    <w:rsid w:val="000D6D84"/>
    <w:rsid w:val="000E09E7"/>
    <w:rsid w:val="000E143A"/>
    <w:rsid w:val="000E274F"/>
    <w:rsid w:val="000E3571"/>
    <w:rsid w:val="000E3605"/>
    <w:rsid w:val="000F0251"/>
    <w:rsid w:val="000F0C86"/>
    <w:rsid w:val="000F257E"/>
    <w:rsid w:val="000F25A0"/>
    <w:rsid w:val="000F49A5"/>
    <w:rsid w:val="0010000F"/>
    <w:rsid w:val="001004DB"/>
    <w:rsid w:val="001017ED"/>
    <w:rsid w:val="00103740"/>
    <w:rsid w:val="00103E8E"/>
    <w:rsid w:val="001046A8"/>
    <w:rsid w:val="001077E4"/>
    <w:rsid w:val="00110DB4"/>
    <w:rsid w:val="00111671"/>
    <w:rsid w:val="0011203A"/>
    <w:rsid w:val="00113211"/>
    <w:rsid w:val="001133A4"/>
    <w:rsid w:val="00116196"/>
    <w:rsid w:val="001269BE"/>
    <w:rsid w:val="00127A70"/>
    <w:rsid w:val="00130629"/>
    <w:rsid w:val="00131159"/>
    <w:rsid w:val="001352A9"/>
    <w:rsid w:val="00135C34"/>
    <w:rsid w:val="00141643"/>
    <w:rsid w:val="00144DFA"/>
    <w:rsid w:val="00145DD9"/>
    <w:rsid w:val="00146793"/>
    <w:rsid w:val="00147B30"/>
    <w:rsid w:val="001558F4"/>
    <w:rsid w:val="0015775D"/>
    <w:rsid w:val="0016757F"/>
    <w:rsid w:val="001701BE"/>
    <w:rsid w:val="001732AB"/>
    <w:rsid w:val="001830ED"/>
    <w:rsid w:val="00183881"/>
    <w:rsid w:val="00184373"/>
    <w:rsid w:val="00186B8B"/>
    <w:rsid w:val="001907E6"/>
    <w:rsid w:val="00190936"/>
    <w:rsid w:val="00191B85"/>
    <w:rsid w:val="0019256B"/>
    <w:rsid w:val="001974A0"/>
    <w:rsid w:val="00197B05"/>
    <w:rsid w:val="00197DB1"/>
    <w:rsid w:val="001A09C0"/>
    <w:rsid w:val="001A2E41"/>
    <w:rsid w:val="001A34FF"/>
    <w:rsid w:val="001A3CF3"/>
    <w:rsid w:val="001A5D5F"/>
    <w:rsid w:val="001B0552"/>
    <w:rsid w:val="001B1EAE"/>
    <w:rsid w:val="001B244D"/>
    <w:rsid w:val="001B33D1"/>
    <w:rsid w:val="001B45BB"/>
    <w:rsid w:val="001B62E1"/>
    <w:rsid w:val="001B6E2D"/>
    <w:rsid w:val="001B7295"/>
    <w:rsid w:val="001C0112"/>
    <w:rsid w:val="001C5B3A"/>
    <w:rsid w:val="001C6ACF"/>
    <w:rsid w:val="001C73C5"/>
    <w:rsid w:val="001D0E51"/>
    <w:rsid w:val="001D31E9"/>
    <w:rsid w:val="001D37D5"/>
    <w:rsid w:val="001D3A85"/>
    <w:rsid w:val="001D42D7"/>
    <w:rsid w:val="001D4C6E"/>
    <w:rsid w:val="001D68A2"/>
    <w:rsid w:val="001D7AAB"/>
    <w:rsid w:val="001E05E5"/>
    <w:rsid w:val="001E114D"/>
    <w:rsid w:val="001E11BD"/>
    <w:rsid w:val="001E3C88"/>
    <w:rsid w:val="001E5D4E"/>
    <w:rsid w:val="001E60E6"/>
    <w:rsid w:val="001F2179"/>
    <w:rsid w:val="001F29F6"/>
    <w:rsid w:val="001F2C9C"/>
    <w:rsid w:val="001F595C"/>
    <w:rsid w:val="001F6503"/>
    <w:rsid w:val="001F6610"/>
    <w:rsid w:val="001F6FE8"/>
    <w:rsid w:val="00200331"/>
    <w:rsid w:val="00203802"/>
    <w:rsid w:val="00205671"/>
    <w:rsid w:val="00207601"/>
    <w:rsid w:val="002125BE"/>
    <w:rsid w:val="00213CE1"/>
    <w:rsid w:val="00213FB2"/>
    <w:rsid w:val="00214F7B"/>
    <w:rsid w:val="00216DDF"/>
    <w:rsid w:val="00217276"/>
    <w:rsid w:val="002221E2"/>
    <w:rsid w:val="00224B2D"/>
    <w:rsid w:val="0022514D"/>
    <w:rsid w:val="00227C61"/>
    <w:rsid w:val="00227C8F"/>
    <w:rsid w:val="00230FB4"/>
    <w:rsid w:val="00231746"/>
    <w:rsid w:val="00233434"/>
    <w:rsid w:val="00234C76"/>
    <w:rsid w:val="0023519E"/>
    <w:rsid w:val="002352A5"/>
    <w:rsid w:val="00235307"/>
    <w:rsid w:val="00235908"/>
    <w:rsid w:val="00242648"/>
    <w:rsid w:val="002427A4"/>
    <w:rsid w:val="002435CA"/>
    <w:rsid w:val="002437E8"/>
    <w:rsid w:val="0024424B"/>
    <w:rsid w:val="00244800"/>
    <w:rsid w:val="002464E9"/>
    <w:rsid w:val="002468FE"/>
    <w:rsid w:val="0025108E"/>
    <w:rsid w:val="00253BB6"/>
    <w:rsid w:val="00255B32"/>
    <w:rsid w:val="00256B80"/>
    <w:rsid w:val="00257181"/>
    <w:rsid w:val="002578D6"/>
    <w:rsid w:val="00257CB5"/>
    <w:rsid w:val="00257DD5"/>
    <w:rsid w:val="00261F22"/>
    <w:rsid w:val="00262ADC"/>
    <w:rsid w:val="00263D84"/>
    <w:rsid w:val="00265FDF"/>
    <w:rsid w:val="00267E98"/>
    <w:rsid w:val="002700DE"/>
    <w:rsid w:val="002700E0"/>
    <w:rsid w:val="002705D4"/>
    <w:rsid w:val="00270D44"/>
    <w:rsid w:val="002717B1"/>
    <w:rsid w:val="00274813"/>
    <w:rsid w:val="00285087"/>
    <w:rsid w:val="0028519F"/>
    <w:rsid w:val="00286276"/>
    <w:rsid w:val="00286D84"/>
    <w:rsid w:val="00293F1A"/>
    <w:rsid w:val="0029547E"/>
    <w:rsid w:val="00295C27"/>
    <w:rsid w:val="00296687"/>
    <w:rsid w:val="00297AF9"/>
    <w:rsid w:val="002A2729"/>
    <w:rsid w:val="002A3A54"/>
    <w:rsid w:val="002A4176"/>
    <w:rsid w:val="002A6849"/>
    <w:rsid w:val="002A6EF3"/>
    <w:rsid w:val="002B1E41"/>
    <w:rsid w:val="002B2E86"/>
    <w:rsid w:val="002B32A2"/>
    <w:rsid w:val="002B4A17"/>
    <w:rsid w:val="002C5DCC"/>
    <w:rsid w:val="002C6BFF"/>
    <w:rsid w:val="002D30EE"/>
    <w:rsid w:val="002D38C1"/>
    <w:rsid w:val="002D66C8"/>
    <w:rsid w:val="002E1134"/>
    <w:rsid w:val="002E22B2"/>
    <w:rsid w:val="002E3B76"/>
    <w:rsid w:val="002E3DAC"/>
    <w:rsid w:val="002E538A"/>
    <w:rsid w:val="002E64C7"/>
    <w:rsid w:val="002E792E"/>
    <w:rsid w:val="002F0574"/>
    <w:rsid w:val="002F4EB7"/>
    <w:rsid w:val="00300501"/>
    <w:rsid w:val="003036F3"/>
    <w:rsid w:val="00304D18"/>
    <w:rsid w:val="00304EA1"/>
    <w:rsid w:val="00305460"/>
    <w:rsid w:val="00305D18"/>
    <w:rsid w:val="003066C7"/>
    <w:rsid w:val="003073A8"/>
    <w:rsid w:val="00313701"/>
    <w:rsid w:val="00313D60"/>
    <w:rsid w:val="003148A7"/>
    <w:rsid w:val="00315F5C"/>
    <w:rsid w:val="0032088C"/>
    <w:rsid w:val="0032261D"/>
    <w:rsid w:val="00322DBF"/>
    <w:rsid w:val="003251B2"/>
    <w:rsid w:val="00325923"/>
    <w:rsid w:val="0033419A"/>
    <w:rsid w:val="00335B04"/>
    <w:rsid w:val="00340590"/>
    <w:rsid w:val="003405AE"/>
    <w:rsid w:val="0034079D"/>
    <w:rsid w:val="00341BB8"/>
    <w:rsid w:val="0034202E"/>
    <w:rsid w:val="00342848"/>
    <w:rsid w:val="00342CA7"/>
    <w:rsid w:val="00342D7D"/>
    <w:rsid w:val="0034349A"/>
    <w:rsid w:val="00344A49"/>
    <w:rsid w:val="00346798"/>
    <w:rsid w:val="00347005"/>
    <w:rsid w:val="003475D1"/>
    <w:rsid w:val="003475EE"/>
    <w:rsid w:val="00347A7F"/>
    <w:rsid w:val="0035370A"/>
    <w:rsid w:val="00354045"/>
    <w:rsid w:val="00354528"/>
    <w:rsid w:val="003557DE"/>
    <w:rsid w:val="00355C23"/>
    <w:rsid w:val="003630F8"/>
    <w:rsid w:val="00363562"/>
    <w:rsid w:val="00364A69"/>
    <w:rsid w:val="00365097"/>
    <w:rsid w:val="003673BF"/>
    <w:rsid w:val="00370975"/>
    <w:rsid w:val="00370989"/>
    <w:rsid w:val="00370EA5"/>
    <w:rsid w:val="003727F8"/>
    <w:rsid w:val="00372DB4"/>
    <w:rsid w:val="003757F9"/>
    <w:rsid w:val="00377747"/>
    <w:rsid w:val="00377B4E"/>
    <w:rsid w:val="00384E49"/>
    <w:rsid w:val="00385B71"/>
    <w:rsid w:val="00387A03"/>
    <w:rsid w:val="00391CE8"/>
    <w:rsid w:val="00391DF5"/>
    <w:rsid w:val="003A2763"/>
    <w:rsid w:val="003A2801"/>
    <w:rsid w:val="003A2BA1"/>
    <w:rsid w:val="003A3342"/>
    <w:rsid w:val="003A3451"/>
    <w:rsid w:val="003A53D6"/>
    <w:rsid w:val="003A56C6"/>
    <w:rsid w:val="003A5A58"/>
    <w:rsid w:val="003B23C6"/>
    <w:rsid w:val="003B2922"/>
    <w:rsid w:val="003B34BD"/>
    <w:rsid w:val="003B44EC"/>
    <w:rsid w:val="003B5EB1"/>
    <w:rsid w:val="003C06CF"/>
    <w:rsid w:val="003C298D"/>
    <w:rsid w:val="003C4177"/>
    <w:rsid w:val="003C6B23"/>
    <w:rsid w:val="003D1A09"/>
    <w:rsid w:val="003D2164"/>
    <w:rsid w:val="003D5C91"/>
    <w:rsid w:val="003E0991"/>
    <w:rsid w:val="003E2AEF"/>
    <w:rsid w:val="003E2B2E"/>
    <w:rsid w:val="003E2D9F"/>
    <w:rsid w:val="003E3AC6"/>
    <w:rsid w:val="003E654F"/>
    <w:rsid w:val="003E735C"/>
    <w:rsid w:val="003E7604"/>
    <w:rsid w:val="003F0B82"/>
    <w:rsid w:val="003F0E92"/>
    <w:rsid w:val="003F3081"/>
    <w:rsid w:val="003F3E31"/>
    <w:rsid w:val="003F3E6B"/>
    <w:rsid w:val="003F52E1"/>
    <w:rsid w:val="003F606D"/>
    <w:rsid w:val="003F75E0"/>
    <w:rsid w:val="003F797E"/>
    <w:rsid w:val="00401324"/>
    <w:rsid w:val="00401673"/>
    <w:rsid w:val="00403293"/>
    <w:rsid w:val="00411F1C"/>
    <w:rsid w:val="00412495"/>
    <w:rsid w:val="00413AFC"/>
    <w:rsid w:val="00413C7D"/>
    <w:rsid w:val="004146EF"/>
    <w:rsid w:val="00424655"/>
    <w:rsid w:val="00424D19"/>
    <w:rsid w:val="00425275"/>
    <w:rsid w:val="0043087E"/>
    <w:rsid w:val="00431498"/>
    <w:rsid w:val="004317DB"/>
    <w:rsid w:val="00435E89"/>
    <w:rsid w:val="00436625"/>
    <w:rsid w:val="00442178"/>
    <w:rsid w:val="0044320B"/>
    <w:rsid w:val="004450E6"/>
    <w:rsid w:val="0045054A"/>
    <w:rsid w:val="00451DEF"/>
    <w:rsid w:val="00452D11"/>
    <w:rsid w:val="00453A19"/>
    <w:rsid w:val="00457C43"/>
    <w:rsid w:val="004601AF"/>
    <w:rsid w:val="00460759"/>
    <w:rsid w:val="004609DA"/>
    <w:rsid w:val="00462A53"/>
    <w:rsid w:val="00463CEE"/>
    <w:rsid w:val="004642EB"/>
    <w:rsid w:val="00464E06"/>
    <w:rsid w:val="00470E31"/>
    <w:rsid w:val="0047515C"/>
    <w:rsid w:val="0047588C"/>
    <w:rsid w:val="0047590E"/>
    <w:rsid w:val="004759F2"/>
    <w:rsid w:val="004763AF"/>
    <w:rsid w:val="00480E5C"/>
    <w:rsid w:val="004822AA"/>
    <w:rsid w:val="00482460"/>
    <w:rsid w:val="00482617"/>
    <w:rsid w:val="004827B5"/>
    <w:rsid w:val="00482F2B"/>
    <w:rsid w:val="0048422A"/>
    <w:rsid w:val="004853DA"/>
    <w:rsid w:val="004862A6"/>
    <w:rsid w:val="00491CC8"/>
    <w:rsid w:val="00493097"/>
    <w:rsid w:val="004979BB"/>
    <w:rsid w:val="004A0102"/>
    <w:rsid w:val="004A010C"/>
    <w:rsid w:val="004A07F5"/>
    <w:rsid w:val="004A08DF"/>
    <w:rsid w:val="004A1CFE"/>
    <w:rsid w:val="004A3EDD"/>
    <w:rsid w:val="004A54DB"/>
    <w:rsid w:val="004A5707"/>
    <w:rsid w:val="004A62A2"/>
    <w:rsid w:val="004A6D58"/>
    <w:rsid w:val="004A704C"/>
    <w:rsid w:val="004B0686"/>
    <w:rsid w:val="004B2F3D"/>
    <w:rsid w:val="004B3714"/>
    <w:rsid w:val="004B4647"/>
    <w:rsid w:val="004B73CD"/>
    <w:rsid w:val="004C1522"/>
    <w:rsid w:val="004C158E"/>
    <w:rsid w:val="004C23B4"/>
    <w:rsid w:val="004C23F2"/>
    <w:rsid w:val="004C595B"/>
    <w:rsid w:val="004D1F52"/>
    <w:rsid w:val="004D2145"/>
    <w:rsid w:val="004D2BCF"/>
    <w:rsid w:val="004D2BD6"/>
    <w:rsid w:val="004D5E8E"/>
    <w:rsid w:val="004E28A6"/>
    <w:rsid w:val="004E4FA4"/>
    <w:rsid w:val="004E58AD"/>
    <w:rsid w:val="004E6A58"/>
    <w:rsid w:val="004E6C7F"/>
    <w:rsid w:val="004F3063"/>
    <w:rsid w:val="004F5AA8"/>
    <w:rsid w:val="004F6381"/>
    <w:rsid w:val="004F746A"/>
    <w:rsid w:val="00502257"/>
    <w:rsid w:val="00503459"/>
    <w:rsid w:val="00503EE6"/>
    <w:rsid w:val="0050514C"/>
    <w:rsid w:val="005078DE"/>
    <w:rsid w:val="005107FA"/>
    <w:rsid w:val="0051191A"/>
    <w:rsid w:val="0051204E"/>
    <w:rsid w:val="00512986"/>
    <w:rsid w:val="00513716"/>
    <w:rsid w:val="00514027"/>
    <w:rsid w:val="00514B48"/>
    <w:rsid w:val="0051725C"/>
    <w:rsid w:val="00521970"/>
    <w:rsid w:val="00522279"/>
    <w:rsid w:val="00526AA1"/>
    <w:rsid w:val="005271EF"/>
    <w:rsid w:val="00527434"/>
    <w:rsid w:val="00535A60"/>
    <w:rsid w:val="00536530"/>
    <w:rsid w:val="00542B84"/>
    <w:rsid w:val="005432E1"/>
    <w:rsid w:val="0054444D"/>
    <w:rsid w:val="005448C1"/>
    <w:rsid w:val="00545510"/>
    <w:rsid w:val="005471EB"/>
    <w:rsid w:val="00547B0E"/>
    <w:rsid w:val="00550AE2"/>
    <w:rsid w:val="00551608"/>
    <w:rsid w:val="00551BEB"/>
    <w:rsid w:val="00556381"/>
    <w:rsid w:val="00556D98"/>
    <w:rsid w:val="00560AA3"/>
    <w:rsid w:val="00560FF4"/>
    <w:rsid w:val="00561526"/>
    <w:rsid w:val="00563727"/>
    <w:rsid w:val="00564255"/>
    <w:rsid w:val="0056741C"/>
    <w:rsid w:val="00567A32"/>
    <w:rsid w:val="00570209"/>
    <w:rsid w:val="00571886"/>
    <w:rsid w:val="00572832"/>
    <w:rsid w:val="00572A87"/>
    <w:rsid w:val="00572E06"/>
    <w:rsid w:val="00575177"/>
    <w:rsid w:val="0058177A"/>
    <w:rsid w:val="00582DFC"/>
    <w:rsid w:val="00586C26"/>
    <w:rsid w:val="00590E58"/>
    <w:rsid w:val="00591604"/>
    <w:rsid w:val="0059226E"/>
    <w:rsid w:val="005A0221"/>
    <w:rsid w:val="005A039A"/>
    <w:rsid w:val="005A03C6"/>
    <w:rsid w:val="005A4DBF"/>
    <w:rsid w:val="005A625D"/>
    <w:rsid w:val="005A763F"/>
    <w:rsid w:val="005B3F1E"/>
    <w:rsid w:val="005B4761"/>
    <w:rsid w:val="005B491B"/>
    <w:rsid w:val="005B4A1A"/>
    <w:rsid w:val="005B73ED"/>
    <w:rsid w:val="005B77FC"/>
    <w:rsid w:val="005C02EC"/>
    <w:rsid w:val="005C096D"/>
    <w:rsid w:val="005C0D54"/>
    <w:rsid w:val="005C19E9"/>
    <w:rsid w:val="005D0C05"/>
    <w:rsid w:val="005D1A1C"/>
    <w:rsid w:val="005D2977"/>
    <w:rsid w:val="005E1416"/>
    <w:rsid w:val="005E268B"/>
    <w:rsid w:val="005E3782"/>
    <w:rsid w:val="005E3C6F"/>
    <w:rsid w:val="005E4262"/>
    <w:rsid w:val="005E7AB1"/>
    <w:rsid w:val="005F02AD"/>
    <w:rsid w:val="005F2B94"/>
    <w:rsid w:val="005F4614"/>
    <w:rsid w:val="005F5F47"/>
    <w:rsid w:val="005F76A4"/>
    <w:rsid w:val="006003A4"/>
    <w:rsid w:val="00604187"/>
    <w:rsid w:val="006072FF"/>
    <w:rsid w:val="006134E3"/>
    <w:rsid w:val="00615A46"/>
    <w:rsid w:val="0061770F"/>
    <w:rsid w:val="0062005C"/>
    <w:rsid w:val="0062164B"/>
    <w:rsid w:val="00622CDA"/>
    <w:rsid w:val="006235FC"/>
    <w:rsid w:val="00623726"/>
    <w:rsid w:val="006278F8"/>
    <w:rsid w:val="006301E1"/>
    <w:rsid w:val="006304C9"/>
    <w:rsid w:val="0063168E"/>
    <w:rsid w:val="00633E89"/>
    <w:rsid w:val="00634725"/>
    <w:rsid w:val="00637C00"/>
    <w:rsid w:val="00640B24"/>
    <w:rsid w:val="00641CA0"/>
    <w:rsid w:val="0064485B"/>
    <w:rsid w:val="00644DF9"/>
    <w:rsid w:val="0064624E"/>
    <w:rsid w:val="00646AD5"/>
    <w:rsid w:val="00652AE0"/>
    <w:rsid w:val="00654CAB"/>
    <w:rsid w:val="00655118"/>
    <w:rsid w:val="00657871"/>
    <w:rsid w:val="006601B2"/>
    <w:rsid w:val="006605E3"/>
    <w:rsid w:val="006606DD"/>
    <w:rsid w:val="006607E1"/>
    <w:rsid w:val="006652B4"/>
    <w:rsid w:val="00666553"/>
    <w:rsid w:val="00667FC8"/>
    <w:rsid w:val="006702AA"/>
    <w:rsid w:val="006705BD"/>
    <w:rsid w:val="006725C3"/>
    <w:rsid w:val="00673314"/>
    <w:rsid w:val="00674179"/>
    <w:rsid w:val="00674577"/>
    <w:rsid w:val="00674AA9"/>
    <w:rsid w:val="00674E90"/>
    <w:rsid w:val="006764D6"/>
    <w:rsid w:val="006770F8"/>
    <w:rsid w:val="00677224"/>
    <w:rsid w:val="006814B9"/>
    <w:rsid w:val="0068181E"/>
    <w:rsid w:val="00682622"/>
    <w:rsid w:val="006834AD"/>
    <w:rsid w:val="00687D26"/>
    <w:rsid w:val="00691E39"/>
    <w:rsid w:val="00692DE8"/>
    <w:rsid w:val="00694336"/>
    <w:rsid w:val="00695F93"/>
    <w:rsid w:val="006A08E7"/>
    <w:rsid w:val="006A1C3F"/>
    <w:rsid w:val="006A2AD2"/>
    <w:rsid w:val="006A500E"/>
    <w:rsid w:val="006A5D72"/>
    <w:rsid w:val="006A67CB"/>
    <w:rsid w:val="006B0EE1"/>
    <w:rsid w:val="006B6439"/>
    <w:rsid w:val="006B6563"/>
    <w:rsid w:val="006B70A6"/>
    <w:rsid w:val="006C00DB"/>
    <w:rsid w:val="006C0816"/>
    <w:rsid w:val="006C1E64"/>
    <w:rsid w:val="006C3FF0"/>
    <w:rsid w:val="006D25B0"/>
    <w:rsid w:val="006D4004"/>
    <w:rsid w:val="006D458A"/>
    <w:rsid w:val="006D5856"/>
    <w:rsid w:val="006D6AE3"/>
    <w:rsid w:val="006D6C38"/>
    <w:rsid w:val="006E30FA"/>
    <w:rsid w:val="006E59A9"/>
    <w:rsid w:val="006E6E33"/>
    <w:rsid w:val="006F14A0"/>
    <w:rsid w:val="006F1A69"/>
    <w:rsid w:val="006F348F"/>
    <w:rsid w:val="006F6C67"/>
    <w:rsid w:val="00701155"/>
    <w:rsid w:val="00702742"/>
    <w:rsid w:val="0070291E"/>
    <w:rsid w:val="00710303"/>
    <w:rsid w:val="0071030E"/>
    <w:rsid w:val="00712B8D"/>
    <w:rsid w:val="007131A3"/>
    <w:rsid w:val="00713E7C"/>
    <w:rsid w:val="00714353"/>
    <w:rsid w:val="00715331"/>
    <w:rsid w:val="00715462"/>
    <w:rsid w:val="00716679"/>
    <w:rsid w:val="00720757"/>
    <w:rsid w:val="0072087F"/>
    <w:rsid w:val="0072154A"/>
    <w:rsid w:val="007219CF"/>
    <w:rsid w:val="0072365C"/>
    <w:rsid w:val="00726D25"/>
    <w:rsid w:val="00731293"/>
    <w:rsid w:val="00735C7B"/>
    <w:rsid w:val="007367F0"/>
    <w:rsid w:val="0074168A"/>
    <w:rsid w:val="007423C5"/>
    <w:rsid w:val="007430EC"/>
    <w:rsid w:val="00743622"/>
    <w:rsid w:val="00744110"/>
    <w:rsid w:val="00746296"/>
    <w:rsid w:val="007466FA"/>
    <w:rsid w:val="0074784D"/>
    <w:rsid w:val="00747A26"/>
    <w:rsid w:val="0075060F"/>
    <w:rsid w:val="00752279"/>
    <w:rsid w:val="00753381"/>
    <w:rsid w:val="0075412A"/>
    <w:rsid w:val="00756CE8"/>
    <w:rsid w:val="00764107"/>
    <w:rsid w:val="0076469F"/>
    <w:rsid w:val="007710D1"/>
    <w:rsid w:val="0077261B"/>
    <w:rsid w:val="007733D5"/>
    <w:rsid w:val="007757C3"/>
    <w:rsid w:val="00780A57"/>
    <w:rsid w:val="007813E2"/>
    <w:rsid w:val="00786A7A"/>
    <w:rsid w:val="00790CF0"/>
    <w:rsid w:val="00791D4B"/>
    <w:rsid w:val="0079274D"/>
    <w:rsid w:val="00795CC9"/>
    <w:rsid w:val="00796E42"/>
    <w:rsid w:val="007971FB"/>
    <w:rsid w:val="007A180F"/>
    <w:rsid w:val="007A181F"/>
    <w:rsid w:val="007B0B4F"/>
    <w:rsid w:val="007B22BB"/>
    <w:rsid w:val="007B2AC7"/>
    <w:rsid w:val="007B6EFB"/>
    <w:rsid w:val="007C00B3"/>
    <w:rsid w:val="007C07DF"/>
    <w:rsid w:val="007C15AA"/>
    <w:rsid w:val="007C1638"/>
    <w:rsid w:val="007C2E9F"/>
    <w:rsid w:val="007C3EE4"/>
    <w:rsid w:val="007C474C"/>
    <w:rsid w:val="007C49F9"/>
    <w:rsid w:val="007C53A1"/>
    <w:rsid w:val="007C5578"/>
    <w:rsid w:val="007C7515"/>
    <w:rsid w:val="007C75AC"/>
    <w:rsid w:val="007C7CD3"/>
    <w:rsid w:val="007D3048"/>
    <w:rsid w:val="007D6050"/>
    <w:rsid w:val="007D7DFC"/>
    <w:rsid w:val="007E24A5"/>
    <w:rsid w:val="007E2995"/>
    <w:rsid w:val="007E2E4F"/>
    <w:rsid w:val="007E3F69"/>
    <w:rsid w:val="007E6083"/>
    <w:rsid w:val="007E6327"/>
    <w:rsid w:val="007F0323"/>
    <w:rsid w:val="007F11CF"/>
    <w:rsid w:val="007F1B19"/>
    <w:rsid w:val="007F35F0"/>
    <w:rsid w:val="007F5594"/>
    <w:rsid w:val="007F5A31"/>
    <w:rsid w:val="007F5F1C"/>
    <w:rsid w:val="007F6CEC"/>
    <w:rsid w:val="00801CF8"/>
    <w:rsid w:val="00802217"/>
    <w:rsid w:val="008040AF"/>
    <w:rsid w:val="0080525B"/>
    <w:rsid w:val="0080601C"/>
    <w:rsid w:val="00806CE6"/>
    <w:rsid w:val="00807816"/>
    <w:rsid w:val="00811153"/>
    <w:rsid w:val="00813E12"/>
    <w:rsid w:val="00814553"/>
    <w:rsid w:val="0081570D"/>
    <w:rsid w:val="00815EFC"/>
    <w:rsid w:val="00817367"/>
    <w:rsid w:val="008173CC"/>
    <w:rsid w:val="0082040C"/>
    <w:rsid w:val="00821F45"/>
    <w:rsid w:val="008227FA"/>
    <w:rsid w:val="00824AFB"/>
    <w:rsid w:val="008264C6"/>
    <w:rsid w:val="008265DC"/>
    <w:rsid w:val="00830D00"/>
    <w:rsid w:val="00831166"/>
    <w:rsid w:val="00840367"/>
    <w:rsid w:val="00841C6E"/>
    <w:rsid w:val="00846D95"/>
    <w:rsid w:val="00850895"/>
    <w:rsid w:val="0085402C"/>
    <w:rsid w:val="00854BBA"/>
    <w:rsid w:val="0085546B"/>
    <w:rsid w:val="00860782"/>
    <w:rsid w:val="00860CFB"/>
    <w:rsid w:val="00862308"/>
    <w:rsid w:val="00862662"/>
    <w:rsid w:val="00864EC1"/>
    <w:rsid w:val="00865EB8"/>
    <w:rsid w:val="00866F2D"/>
    <w:rsid w:val="008670D1"/>
    <w:rsid w:val="00867CCB"/>
    <w:rsid w:val="00870272"/>
    <w:rsid w:val="008709DF"/>
    <w:rsid w:val="00874DE4"/>
    <w:rsid w:val="00875C23"/>
    <w:rsid w:val="00877587"/>
    <w:rsid w:val="0088041B"/>
    <w:rsid w:val="00882330"/>
    <w:rsid w:val="00882763"/>
    <w:rsid w:val="0088278F"/>
    <w:rsid w:val="00882B2F"/>
    <w:rsid w:val="0088501B"/>
    <w:rsid w:val="00890D21"/>
    <w:rsid w:val="00891246"/>
    <w:rsid w:val="00891A2E"/>
    <w:rsid w:val="00891BF2"/>
    <w:rsid w:val="0089225C"/>
    <w:rsid w:val="008928B6"/>
    <w:rsid w:val="00893C8F"/>
    <w:rsid w:val="0089551B"/>
    <w:rsid w:val="00897661"/>
    <w:rsid w:val="00897EA6"/>
    <w:rsid w:val="008A06D0"/>
    <w:rsid w:val="008A16A6"/>
    <w:rsid w:val="008A4F8B"/>
    <w:rsid w:val="008A57EE"/>
    <w:rsid w:val="008A6219"/>
    <w:rsid w:val="008A67A7"/>
    <w:rsid w:val="008A6C94"/>
    <w:rsid w:val="008A7794"/>
    <w:rsid w:val="008B04F7"/>
    <w:rsid w:val="008B0888"/>
    <w:rsid w:val="008B2D29"/>
    <w:rsid w:val="008B38B8"/>
    <w:rsid w:val="008C1E9D"/>
    <w:rsid w:val="008C3521"/>
    <w:rsid w:val="008C6C9D"/>
    <w:rsid w:val="008D01A7"/>
    <w:rsid w:val="008D0428"/>
    <w:rsid w:val="008D175A"/>
    <w:rsid w:val="008D24BF"/>
    <w:rsid w:val="008D2988"/>
    <w:rsid w:val="008D4635"/>
    <w:rsid w:val="008D5DEA"/>
    <w:rsid w:val="008D664C"/>
    <w:rsid w:val="008E34C7"/>
    <w:rsid w:val="008E5FFE"/>
    <w:rsid w:val="008E6459"/>
    <w:rsid w:val="008E69A9"/>
    <w:rsid w:val="008E6FE9"/>
    <w:rsid w:val="008E73AE"/>
    <w:rsid w:val="00901D71"/>
    <w:rsid w:val="00902178"/>
    <w:rsid w:val="00902AF6"/>
    <w:rsid w:val="00902C81"/>
    <w:rsid w:val="00904282"/>
    <w:rsid w:val="00905DB0"/>
    <w:rsid w:val="00905F23"/>
    <w:rsid w:val="00906F54"/>
    <w:rsid w:val="00907F5F"/>
    <w:rsid w:val="009102A7"/>
    <w:rsid w:val="00912ED7"/>
    <w:rsid w:val="0091477A"/>
    <w:rsid w:val="0091479D"/>
    <w:rsid w:val="00915D89"/>
    <w:rsid w:val="009306F9"/>
    <w:rsid w:val="00931C54"/>
    <w:rsid w:val="00931D44"/>
    <w:rsid w:val="009338BC"/>
    <w:rsid w:val="0093589A"/>
    <w:rsid w:val="009367D6"/>
    <w:rsid w:val="00937404"/>
    <w:rsid w:val="009411BD"/>
    <w:rsid w:val="00941862"/>
    <w:rsid w:val="00943F6C"/>
    <w:rsid w:val="0094440F"/>
    <w:rsid w:val="009462CB"/>
    <w:rsid w:val="0095154D"/>
    <w:rsid w:val="00951E2F"/>
    <w:rsid w:val="00953C45"/>
    <w:rsid w:val="009562B9"/>
    <w:rsid w:val="00957CC5"/>
    <w:rsid w:val="00960D58"/>
    <w:rsid w:val="00960F14"/>
    <w:rsid w:val="00963C95"/>
    <w:rsid w:val="0096432E"/>
    <w:rsid w:val="00964625"/>
    <w:rsid w:val="00964904"/>
    <w:rsid w:val="009658B7"/>
    <w:rsid w:val="009660E1"/>
    <w:rsid w:val="00971948"/>
    <w:rsid w:val="00973E43"/>
    <w:rsid w:val="00975FE4"/>
    <w:rsid w:val="00976A0C"/>
    <w:rsid w:val="009804A0"/>
    <w:rsid w:val="00980817"/>
    <w:rsid w:val="00981A9D"/>
    <w:rsid w:val="00981CC7"/>
    <w:rsid w:val="0098302A"/>
    <w:rsid w:val="00983750"/>
    <w:rsid w:val="00983FA7"/>
    <w:rsid w:val="00984248"/>
    <w:rsid w:val="009853E3"/>
    <w:rsid w:val="00985604"/>
    <w:rsid w:val="0098789C"/>
    <w:rsid w:val="00991BE3"/>
    <w:rsid w:val="00992BD5"/>
    <w:rsid w:val="009A0DB5"/>
    <w:rsid w:val="009A0EF4"/>
    <w:rsid w:val="009A1F30"/>
    <w:rsid w:val="009A5435"/>
    <w:rsid w:val="009A6388"/>
    <w:rsid w:val="009A74A3"/>
    <w:rsid w:val="009B1504"/>
    <w:rsid w:val="009B18DA"/>
    <w:rsid w:val="009B2638"/>
    <w:rsid w:val="009B5FD4"/>
    <w:rsid w:val="009C0163"/>
    <w:rsid w:val="009C63F0"/>
    <w:rsid w:val="009D10D5"/>
    <w:rsid w:val="009D27B3"/>
    <w:rsid w:val="009D3C83"/>
    <w:rsid w:val="009D7788"/>
    <w:rsid w:val="009D7AA6"/>
    <w:rsid w:val="009D7B5B"/>
    <w:rsid w:val="009E28C0"/>
    <w:rsid w:val="009E3D27"/>
    <w:rsid w:val="009E4AF8"/>
    <w:rsid w:val="009E58DE"/>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2710E"/>
    <w:rsid w:val="00A31199"/>
    <w:rsid w:val="00A33BE8"/>
    <w:rsid w:val="00A361E8"/>
    <w:rsid w:val="00A362AF"/>
    <w:rsid w:val="00A41CB2"/>
    <w:rsid w:val="00A44A23"/>
    <w:rsid w:val="00A44BD4"/>
    <w:rsid w:val="00A46184"/>
    <w:rsid w:val="00A46B98"/>
    <w:rsid w:val="00A512CD"/>
    <w:rsid w:val="00A51BA1"/>
    <w:rsid w:val="00A531A3"/>
    <w:rsid w:val="00A53F62"/>
    <w:rsid w:val="00A54A9F"/>
    <w:rsid w:val="00A56627"/>
    <w:rsid w:val="00A61540"/>
    <w:rsid w:val="00A62911"/>
    <w:rsid w:val="00A631CF"/>
    <w:rsid w:val="00A63576"/>
    <w:rsid w:val="00A63C4E"/>
    <w:rsid w:val="00A65F49"/>
    <w:rsid w:val="00A65FFF"/>
    <w:rsid w:val="00A66750"/>
    <w:rsid w:val="00A6684C"/>
    <w:rsid w:val="00A7085E"/>
    <w:rsid w:val="00A71251"/>
    <w:rsid w:val="00A713D9"/>
    <w:rsid w:val="00A723B7"/>
    <w:rsid w:val="00A72A42"/>
    <w:rsid w:val="00A73A40"/>
    <w:rsid w:val="00A74157"/>
    <w:rsid w:val="00A76A46"/>
    <w:rsid w:val="00A80803"/>
    <w:rsid w:val="00A81DE8"/>
    <w:rsid w:val="00A82404"/>
    <w:rsid w:val="00A835E8"/>
    <w:rsid w:val="00A85A1E"/>
    <w:rsid w:val="00A87BB7"/>
    <w:rsid w:val="00A901F0"/>
    <w:rsid w:val="00A9040C"/>
    <w:rsid w:val="00A91582"/>
    <w:rsid w:val="00A958E8"/>
    <w:rsid w:val="00A95934"/>
    <w:rsid w:val="00A97377"/>
    <w:rsid w:val="00AA2E09"/>
    <w:rsid w:val="00AA375E"/>
    <w:rsid w:val="00AA3AFD"/>
    <w:rsid w:val="00AA51AE"/>
    <w:rsid w:val="00AB4ABD"/>
    <w:rsid w:val="00AB6B7B"/>
    <w:rsid w:val="00AB703B"/>
    <w:rsid w:val="00AB7099"/>
    <w:rsid w:val="00AC1E16"/>
    <w:rsid w:val="00AC33AB"/>
    <w:rsid w:val="00AC7484"/>
    <w:rsid w:val="00AC7B85"/>
    <w:rsid w:val="00AC7EB3"/>
    <w:rsid w:val="00AD0B2B"/>
    <w:rsid w:val="00AD2433"/>
    <w:rsid w:val="00AD2787"/>
    <w:rsid w:val="00AD4ABC"/>
    <w:rsid w:val="00AD4C61"/>
    <w:rsid w:val="00AD4EB2"/>
    <w:rsid w:val="00AD6630"/>
    <w:rsid w:val="00AE0EFD"/>
    <w:rsid w:val="00AE32D0"/>
    <w:rsid w:val="00AE472E"/>
    <w:rsid w:val="00AE48F8"/>
    <w:rsid w:val="00AE5BA4"/>
    <w:rsid w:val="00AF577B"/>
    <w:rsid w:val="00AF601B"/>
    <w:rsid w:val="00AF6136"/>
    <w:rsid w:val="00AF653E"/>
    <w:rsid w:val="00B00BFB"/>
    <w:rsid w:val="00B04C77"/>
    <w:rsid w:val="00B06ECC"/>
    <w:rsid w:val="00B1197D"/>
    <w:rsid w:val="00B140A5"/>
    <w:rsid w:val="00B17BFA"/>
    <w:rsid w:val="00B2517C"/>
    <w:rsid w:val="00B257FF"/>
    <w:rsid w:val="00B306BC"/>
    <w:rsid w:val="00B3075A"/>
    <w:rsid w:val="00B31418"/>
    <w:rsid w:val="00B31D7F"/>
    <w:rsid w:val="00B32D13"/>
    <w:rsid w:val="00B33CEE"/>
    <w:rsid w:val="00B3436A"/>
    <w:rsid w:val="00B35451"/>
    <w:rsid w:val="00B35E9B"/>
    <w:rsid w:val="00B37533"/>
    <w:rsid w:val="00B40F76"/>
    <w:rsid w:val="00B40FE4"/>
    <w:rsid w:val="00B41458"/>
    <w:rsid w:val="00B424BC"/>
    <w:rsid w:val="00B434F4"/>
    <w:rsid w:val="00B43A10"/>
    <w:rsid w:val="00B467DC"/>
    <w:rsid w:val="00B46C95"/>
    <w:rsid w:val="00B52F86"/>
    <w:rsid w:val="00B566A4"/>
    <w:rsid w:val="00B61255"/>
    <w:rsid w:val="00B623A6"/>
    <w:rsid w:val="00B639A7"/>
    <w:rsid w:val="00B661EF"/>
    <w:rsid w:val="00B67649"/>
    <w:rsid w:val="00B67ECD"/>
    <w:rsid w:val="00B721EE"/>
    <w:rsid w:val="00B72975"/>
    <w:rsid w:val="00B73674"/>
    <w:rsid w:val="00B75B9F"/>
    <w:rsid w:val="00B77B49"/>
    <w:rsid w:val="00B814D2"/>
    <w:rsid w:val="00B81899"/>
    <w:rsid w:val="00B818BA"/>
    <w:rsid w:val="00B837BB"/>
    <w:rsid w:val="00B86EEE"/>
    <w:rsid w:val="00B93B7F"/>
    <w:rsid w:val="00B93DE6"/>
    <w:rsid w:val="00B95069"/>
    <w:rsid w:val="00BA0F17"/>
    <w:rsid w:val="00BA3DCC"/>
    <w:rsid w:val="00BA47F1"/>
    <w:rsid w:val="00BA62A8"/>
    <w:rsid w:val="00BA6D11"/>
    <w:rsid w:val="00BA7030"/>
    <w:rsid w:val="00BA74B1"/>
    <w:rsid w:val="00BA7F7A"/>
    <w:rsid w:val="00BB10E9"/>
    <w:rsid w:val="00BB2BBD"/>
    <w:rsid w:val="00BC101F"/>
    <w:rsid w:val="00BC1D82"/>
    <w:rsid w:val="00BC2203"/>
    <w:rsid w:val="00BC2F57"/>
    <w:rsid w:val="00BC418D"/>
    <w:rsid w:val="00BC47D8"/>
    <w:rsid w:val="00BC4C28"/>
    <w:rsid w:val="00BC609E"/>
    <w:rsid w:val="00BC64A2"/>
    <w:rsid w:val="00BC681B"/>
    <w:rsid w:val="00BC780E"/>
    <w:rsid w:val="00BD0BAF"/>
    <w:rsid w:val="00BD2BD1"/>
    <w:rsid w:val="00BD39C4"/>
    <w:rsid w:val="00BD42C9"/>
    <w:rsid w:val="00BD5132"/>
    <w:rsid w:val="00BE257F"/>
    <w:rsid w:val="00BE2E0E"/>
    <w:rsid w:val="00BE4185"/>
    <w:rsid w:val="00BE6335"/>
    <w:rsid w:val="00BF2EDC"/>
    <w:rsid w:val="00BF621B"/>
    <w:rsid w:val="00C00002"/>
    <w:rsid w:val="00C01248"/>
    <w:rsid w:val="00C02FBE"/>
    <w:rsid w:val="00C0413F"/>
    <w:rsid w:val="00C05B0F"/>
    <w:rsid w:val="00C06B55"/>
    <w:rsid w:val="00C11C02"/>
    <w:rsid w:val="00C12E25"/>
    <w:rsid w:val="00C145B8"/>
    <w:rsid w:val="00C14F1C"/>
    <w:rsid w:val="00C153C6"/>
    <w:rsid w:val="00C21DDA"/>
    <w:rsid w:val="00C240AD"/>
    <w:rsid w:val="00C27B26"/>
    <w:rsid w:val="00C27CAF"/>
    <w:rsid w:val="00C3101B"/>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6701"/>
    <w:rsid w:val="00C67983"/>
    <w:rsid w:val="00C67B0B"/>
    <w:rsid w:val="00C707E6"/>
    <w:rsid w:val="00C74489"/>
    <w:rsid w:val="00C770CB"/>
    <w:rsid w:val="00C77690"/>
    <w:rsid w:val="00C77B2D"/>
    <w:rsid w:val="00C80D03"/>
    <w:rsid w:val="00C82DDB"/>
    <w:rsid w:val="00C84F64"/>
    <w:rsid w:val="00C869D0"/>
    <w:rsid w:val="00C91F45"/>
    <w:rsid w:val="00C9446B"/>
    <w:rsid w:val="00C944C6"/>
    <w:rsid w:val="00C94971"/>
    <w:rsid w:val="00C95447"/>
    <w:rsid w:val="00C976EE"/>
    <w:rsid w:val="00C9778A"/>
    <w:rsid w:val="00CA033B"/>
    <w:rsid w:val="00CA160B"/>
    <w:rsid w:val="00CA1731"/>
    <w:rsid w:val="00CA1F0B"/>
    <w:rsid w:val="00CA2D4A"/>
    <w:rsid w:val="00CA30F3"/>
    <w:rsid w:val="00CA3AE8"/>
    <w:rsid w:val="00CA3E3D"/>
    <w:rsid w:val="00CA4A2A"/>
    <w:rsid w:val="00CA592B"/>
    <w:rsid w:val="00CA5B2D"/>
    <w:rsid w:val="00CA602A"/>
    <w:rsid w:val="00CB012E"/>
    <w:rsid w:val="00CB107E"/>
    <w:rsid w:val="00CB3D1B"/>
    <w:rsid w:val="00CB4A5E"/>
    <w:rsid w:val="00CB4C73"/>
    <w:rsid w:val="00CB6D9D"/>
    <w:rsid w:val="00CC42D0"/>
    <w:rsid w:val="00CC5E28"/>
    <w:rsid w:val="00CD0280"/>
    <w:rsid w:val="00CD3BE4"/>
    <w:rsid w:val="00CD3F49"/>
    <w:rsid w:val="00CD4488"/>
    <w:rsid w:val="00CD7B55"/>
    <w:rsid w:val="00CD7E26"/>
    <w:rsid w:val="00CE004E"/>
    <w:rsid w:val="00CE0862"/>
    <w:rsid w:val="00CE0F0E"/>
    <w:rsid w:val="00CE6BAB"/>
    <w:rsid w:val="00CE7FDF"/>
    <w:rsid w:val="00CF008C"/>
    <w:rsid w:val="00CF0B56"/>
    <w:rsid w:val="00CF0BE6"/>
    <w:rsid w:val="00CF0BF3"/>
    <w:rsid w:val="00CF1060"/>
    <w:rsid w:val="00CF170C"/>
    <w:rsid w:val="00CF3F07"/>
    <w:rsid w:val="00CF4223"/>
    <w:rsid w:val="00CF5985"/>
    <w:rsid w:val="00CF61C4"/>
    <w:rsid w:val="00D000E0"/>
    <w:rsid w:val="00D0150C"/>
    <w:rsid w:val="00D01DE3"/>
    <w:rsid w:val="00D02663"/>
    <w:rsid w:val="00D02665"/>
    <w:rsid w:val="00D042B9"/>
    <w:rsid w:val="00D068AD"/>
    <w:rsid w:val="00D07F7B"/>
    <w:rsid w:val="00D106C0"/>
    <w:rsid w:val="00D12CAD"/>
    <w:rsid w:val="00D150FD"/>
    <w:rsid w:val="00D22FB9"/>
    <w:rsid w:val="00D23CFF"/>
    <w:rsid w:val="00D26629"/>
    <w:rsid w:val="00D324F6"/>
    <w:rsid w:val="00D334CD"/>
    <w:rsid w:val="00D33551"/>
    <w:rsid w:val="00D338A7"/>
    <w:rsid w:val="00D3465F"/>
    <w:rsid w:val="00D35D94"/>
    <w:rsid w:val="00D36F1C"/>
    <w:rsid w:val="00D37BCF"/>
    <w:rsid w:val="00D425D4"/>
    <w:rsid w:val="00D429B3"/>
    <w:rsid w:val="00D43553"/>
    <w:rsid w:val="00D43E6B"/>
    <w:rsid w:val="00D44F9D"/>
    <w:rsid w:val="00D45847"/>
    <w:rsid w:val="00D466C9"/>
    <w:rsid w:val="00D46833"/>
    <w:rsid w:val="00D51C83"/>
    <w:rsid w:val="00D54813"/>
    <w:rsid w:val="00D54FB0"/>
    <w:rsid w:val="00D56AA9"/>
    <w:rsid w:val="00D57162"/>
    <w:rsid w:val="00D6155F"/>
    <w:rsid w:val="00D64060"/>
    <w:rsid w:val="00D65AF9"/>
    <w:rsid w:val="00D71CDE"/>
    <w:rsid w:val="00D73501"/>
    <w:rsid w:val="00D74144"/>
    <w:rsid w:val="00D74BFF"/>
    <w:rsid w:val="00D7649D"/>
    <w:rsid w:val="00D808DD"/>
    <w:rsid w:val="00D83111"/>
    <w:rsid w:val="00D836D7"/>
    <w:rsid w:val="00D83AD0"/>
    <w:rsid w:val="00D849B9"/>
    <w:rsid w:val="00D85EB9"/>
    <w:rsid w:val="00D863D2"/>
    <w:rsid w:val="00D877C8"/>
    <w:rsid w:val="00D90862"/>
    <w:rsid w:val="00D90B2E"/>
    <w:rsid w:val="00D924A7"/>
    <w:rsid w:val="00D939B2"/>
    <w:rsid w:val="00D950AC"/>
    <w:rsid w:val="00D970EE"/>
    <w:rsid w:val="00DA0666"/>
    <w:rsid w:val="00DA1086"/>
    <w:rsid w:val="00DA1B11"/>
    <w:rsid w:val="00DB1910"/>
    <w:rsid w:val="00DB3821"/>
    <w:rsid w:val="00DB3CC8"/>
    <w:rsid w:val="00DB4ED3"/>
    <w:rsid w:val="00DC0653"/>
    <w:rsid w:val="00DC27C1"/>
    <w:rsid w:val="00DC5094"/>
    <w:rsid w:val="00DC7A1D"/>
    <w:rsid w:val="00DC7A9B"/>
    <w:rsid w:val="00DC7DA4"/>
    <w:rsid w:val="00DD03E4"/>
    <w:rsid w:val="00DD0905"/>
    <w:rsid w:val="00DD12F3"/>
    <w:rsid w:val="00DD1792"/>
    <w:rsid w:val="00DD2EEF"/>
    <w:rsid w:val="00DD61A8"/>
    <w:rsid w:val="00DD6FAA"/>
    <w:rsid w:val="00DE04EB"/>
    <w:rsid w:val="00DE1202"/>
    <w:rsid w:val="00DE1A92"/>
    <w:rsid w:val="00DE36DE"/>
    <w:rsid w:val="00DE4DD3"/>
    <w:rsid w:val="00DE72B1"/>
    <w:rsid w:val="00DF1A0C"/>
    <w:rsid w:val="00DF3880"/>
    <w:rsid w:val="00E0078E"/>
    <w:rsid w:val="00E02ACD"/>
    <w:rsid w:val="00E03192"/>
    <w:rsid w:val="00E040F7"/>
    <w:rsid w:val="00E048BB"/>
    <w:rsid w:val="00E04FD4"/>
    <w:rsid w:val="00E05F45"/>
    <w:rsid w:val="00E0678A"/>
    <w:rsid w:val="00E100AE"/>
    <w:rsid w:val="00E12474"/>
    <w:rsid w:val="00E1489B"/>
    <w:rsid w:val="00E2013D"/>
    <w:rsid w:val="00E2103E"/>
    <w:rsid w:val="00E23DBB"/>
    <w:rsid w:val="00E2695E"/>
    <w:rsid w:val="00E30B7E"/>
    <w:rsid w:val="00E31E16"/>
    <w:rsid w:val="00E35816"/>
    <w:rsid w:val="00E36747"/>
    <w:rsid w:val="00E369F3"/>
    <w:rsid w:val="00E41077"/>
    <w:rsid w:val="00E4277B"/>
    <w:rsid w:val="00E43D1C"/>
    <w:rsid w:val="00E43F55"/>
    <w:rsid w:val="00E44B3C"/>
    <w:rsid w:val="00E44B49"/>
    <w:rsid w:val="00E44C61"/>
    <w:rsid w:val="00E45207"/>
    <w:rsid w:val="00E458F4"/>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4263"/>
    <w:rsid w:val="00E86D52"/>
    <w:rsid w:val="00E90825"/>
    <w:rsid w:val="00E91509"/>
    <w:rsid w:val="00E9171E"/>
    <w:rsid w:val="00E972C5"/>
    <w:rsid w:val="00E97FC1"/>
    <w:rsid w:val="00EA1899"/>
    <w:rsid w:val="00EA3071"/>
    <w:rsid w:val="00EA3C8B"/>
    <w:rsid w:val="00EA50F0"/>
    <w:rsid w:val="00EA5670"/>
    <w:rsid w:val="00EA7A8A"/>
    <w:rsid w:val="00EB1E68"/>
    <w:rsid w:val="00EB1EBB"/>
    <w:rsid w:val="00EB3A4E"/>
    <w:rsid w:val="00EB4251"/>
    <w:rsid w:val="00EB433D"/>
    <w:rsid w:val="00EB647C"/>
    <w:rsid w:val="00EB72CF"/>
    <w:rsid w:val="00EC1BE6"/>
    <w:rsid w:val="00EC4C26"/>
    <w:rsid w:val="00ED39A7"/>
    <w:rsid w:val="00ED3A56"/>
    <w:rsid w:val="00ED4DF9"/>
    <w:rsid w:val="00ED6786"/>
    <w:rsid w:val="00ED733F"/>
    <w:rsid w:val="00ED77BB"/>
    <w:rsid w:val="00EE20FD"/>
    <w:rsid w:val="00EE35A9"/>
    <w:rsid w:val="00EE3EDE"/>
    <w:rsid w:val="00EE400D"/>
    <w:rsid w:val="00EE4EEC"/>
    <w:rsid w:val="00EE7E1E"/>
    <w:rsid w:val="00EF185B"/>
    <w:rsid w:val="00EF56C7"/>
    <w:rsid w:val="00EF5A81"/>
    <w:rsid w:val="00EF6328"/>
    <w:rsid w:val="00EF771B"/>
    <w:rsid w:val="00F01E86"/>
    <w:rsid w:val="00F066BE"/>
    <w:rsid w:val="00F10A47"/>
    <w:rsid w:val="00F11601"/>
    <w:rsid w:val="00F1559D"/>
    <w:rsid w:val="00F16CB6"/>
    <w:rsid w:val="00F1711B"/>
    <w:rsid w:val="00F209A9"/>
    <w:rsid w:val="00F24A19"/>
    <w:rsid w:val="00F358E4"/>
    <w:rsid w:val="00F36A1A"/>
    <w:rsid w:val="00F36D89"/>
    <w:rsid w:val="00F400E0"/>
    <w:rsid w:val="00F43731"/>
    <w:rsid w:val="00F4438A"/>
    <w:rsid w:val="00F451FB"/>
    <w:rsid w:val="00F51FA5"/>
    <w:rsid w:val="00F5225C"/>
    <w:rsid w:val="00F557F1"/>
    <w:rsid w:val="00F5632E"/>
    <w:rsid w:val="00F56940"/>
    <w:rsid w:val="00F57D86"/>
    <w:rsid w:val="00F611BE"/>
    <w:rsid w:val="00F628A3"/>
    <w:rsid w:val="00F67766"/>
    <w:rsid w:val="00F7241A"/>
    <w:rsid w:val="00F7572C"/>
    <w:rsid w:val="00F81DA7"/>
    <w:rsid w:val="00F8368D"/>
    <w:rsid w:val="00F85236"/>
    <w:rsid w:val="00F87E43"/>
    <w:rsid w:val="00F87E50"/>
    <w:rsid w:val="00F90644"/>
    <w:rsid w:val="00F92F7E"/>
    <w:rsid w:val="00F9332B"/>
    <w:rsid w:val="00F938A3"/>
    <w:rsid w:val="00F94C95"/>
    <w:rsid w:val="00F95006"/>
    <w:rsid w:val="00F9699B"/>
    <w:rsid w:val="00F96BD6"/>
    <w:rsid w:val="00FA551A"/>
    <w:rsid w:val="00FA6353"/>
    <w:rsid w:val="00FB3E6B"/>
    <w:rsid w:val="00FB56B1"/>
    <w:rsid w:val="00FB7215"/>
    <w:rsid w:val="00FB77D5"/>
    <w:rsid w:val="00FC2E6B"/>
    <w:rsid w:val="00FC6287"/>
    <w:rsid w:val="00FD29BA"/>
    <w:rsid w:val="00FD48CF"/>
    <w:rsid w:val="00FD5664"/>
    <w:rsid w:val="00FE034F"/>
    <w:rsid w:val="00FE1F0A"/>
    <w:rsid w:val="00FE3122"/>
    <w:rsid w:val="00FE4F32"/>
    <w:rsid w:val="00FE505A"/>
    <w:rsid w:val="00FE510B"/>
    <w:rsid w:val="00FE6164"/>
    <w:rsid w:val="00FE729C"/>
    <w:rsid w:val="00FF075E"/>
    <w:rsid w:val="00FF1248"/>
    <w:rsid w:val="00FF20FE"/>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D27B3"/>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Olstomnmnande1">
    <w:name w:val="Olöst omnämnande1"/>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MS Mincho"/>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D27B3"/>
    <w:pPr>
      <w:keepNext/>
      <w:keepLines/>
      <w:numPr>
        <w:numId w:val="1"/>
      </w:numPr>
      <w:spacing w:before="720" w:after="480" w:line="276" w:lineRule="auto"/>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F746A"/>
    <w:pPr>
      <w:tabs>
        <w:tab w:val="left" w:pos="350"/>
        <w:tab w:val="right" w:leader="dot" w:pos="9062"/>
      </w:tabs>
      <w:spacing w:before="120"/>
    </w:pPr>
    <w:rPr>
      <w:rFonts w:asciiTheme="minorHAnsi" w:hAnsiTheme="minorHAnsi"/>
      <w:b/>
      <w:sz w:val="24"/>
      <w:szCs w:val="24"/>
    </w:rPr>
  </w:style>
  <w:style w:type="paragraph" w:styleId="Innehll3">
    <w:name w:val="toc 3"/>
    <w:basedOn w:val="Normal"/>
    <w:next w:val="Normal"/>
    <w:autoRedefine/>
    <w:uiPriority w:val="39"/>
    <w:unhideWhenUsed/>
    <w:rsid w:val="004E58AD"/>
    <w:pPr>
      <w:ind w:left="440"/>
    </w:pPr>
    <w:rPr>
      <w:rFonts w:asciiTheme="minorHAnsi" w:hAnsiTheme="minorHAnsi"/>
    </w:r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ind w:left="220"/>
    </w:pPr>
    <w:rPr>
      <w:rFonts w:asciiTheme="minorHAnsi" w:hAnsiTheme="minorHAnsi"/>
      <w:b/>
    </w:rPr>
  </w:style>
  <w:style w:type="character" w:styleId="Betoning2">
    <w:name w:val="Strong"/>
    <w:basedOn w:val="Standardstycketypsnitt"/>
    <w:qFormat/>
    <w:rsid w:val="00840367"/>
    <w:rPr>
      <w:b/>
      <w:bCs/>
    </w:rPr>
  </w:style>
  <w:style w:type="character" w:styleId="Radnummer">
    <w:name w:val="line number"/>
    <w:basedOn w:val="Standardstycketypsnitt"/>
    <w:uiPriority w:val="99"/>
    <w:semiHidden/>
    <w:unhideWhenUsed/>
    <w:rsid w:val="003E2AEF"/>
  </w:style>
  <w:style w:type="paragraph" w:styleId="Dokumentversikt">
    <w:name w:val="Document Map"/>
    <w:basedOn w:val="Normal"/>
    <w:link w:val="DokumentversiktChar"/>
    <w:uiPriority w:val="99"/>
    <w:semiHidden/>
    <w:unhideWhenUsed/>
    <w:rsid w:val="00A06A89"/>
    <w:rPr>
      <w:rFonts w:ascii="Lucida Grande" w:hAnsi="Lucida Grande"/>
      <w:sz w:val="24"/>
      <w:szCs w:val="24"/>
    </w:rPr>
  </w:style>
  <w:style w:type="character" w:customStyle="1" w:styleId="DokumentversiktChar">
    <w:name w:val="Dokumentöversikt Char"/>
    <w:basedOn w:val="Standardstycketypsnitt"/>
    <w:link w:val="Dokumentversikt"/>
    <w:uiPriority w:val="99"/>
    <w:semiHidden/>
    <w:rsid w:val="00A06A89"/>
    <w:rPr>
      <w:rFonts w:ascii="Lucida Grande" w:hAnsi="Lucida Grande"/>
      <w:sz w:val="24"/>
      <w:szCs w:val="24"/>
    </w:rPr>
  </w:style>
  <w:style w:type="paragraph" w:styleId="Innehll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Innehll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Innehll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Innehll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Innehll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Innehll9">
    <w:name w:val="toc 9"/>
    <w:basedOn w:val="Normal"/>
    <w:next w:val="Normal"/>
    <w:autoRedefine/>
    <w:uiPriority w:val="39"/>
    <w:semiHidden/>
    <w:unhideWhenUsed/>
    <w:rsid w:val="00214F7B"/>
    <w:pPr>
      <w:ind w:left="1760"/>
    </w:pPr>
    <w:rPr>
      <w:rFonts w:asciiTheme="minorHAnsi" w:hAnsiTheme="minorHAnsi"/>
      <w:sz w:val="20"/>
      <w:szCs w:val="20"/>
    </w:rPr>
  </w:style>
  <w:style w:type="character" w:styleId="Hyperlnk">
    <w:name w:val="Hyperlink"/>
    <w:basedOn w:val="Standardstycketypsnitt"/>
    <w:uiPriority w:val="99"/>
    <w:unhideWhenUsed/>
    <w:rsid w:val="007C49F9"/>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0765468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60365463">
      <w:bodyDiv w:val="1"/>
      <w:marLeft w:val="0"/>
      <w:marRight w:val="0"/>
      <w:marTop w:val="0"/>
      <w:marBottom w:val="0"/>
      <w:divBdr>
        <w:top w:val="none" w:sz="0" w:space="0" w:color="auto"/>
        <w:left w:val="none" w:sz="0" w:space="0" w:color="auto"/>
        <w:bottom w:val="none" w:sz="0" w:space="0" w:color="auto"/>
        <w:right w:val="none" w:sz="0" w:space="0" w:color="auto"/>
      </w:divBdr>
      <w:divsChild>
        <w:div w:id="1326515701">
          <w:marLeft w:val="0"/>
          <w:marRight w:val="0"/>
          <w:marTop w:val="0"/>
          <w:marBottom w:val="0"/>
          <w:divBdr>
            <w:top w:val="none" w:sz="0" w:space="0" w:color="auto"/>
            <w:left w:val="none" w:sz="0" w:space="0" w:color="auto"/>
            <w:bottom w:val="none" w:sz="0" w:space="0" w:color="auto"/>
            <w:right w:val="none" w:sz="0" w:space="0" w:color="auto"/>
          </w:divBdr>
          <w:divsChild>
            <w:div w:id="729957970">
              <w:marLeft w:val="0"/>
              <w:marRight w:val="0"/>
              <w:marTop w:val="0"/>
              <w:marBottom w:val="0"/>
              <w:divBdr>
                <w:top w:val="none" w:sz="0" w:space="0" w:color="auto"/>
                <w:left w:val="none" w:sz="0" w:space="0" w:color="auto"/>
                <w:bottom w:val="none" w:sz="0" w:space="0" w:color="auto"/>
                <w:right w:val="none" w:sz="0" w:space="0" w:color="auto"/>
              </w:divBdr>
              <w:divsChild>
                <w:div w:id="11687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1984372">
      <w:bodyDiv w:val="1"/>
      <w:marLeft w:val="0"/>
      <w:marRight w:val="0"/>
      <w:marTop w:val="0"/>
      <w:marBottom w:val="0"/>
      <w:divBdr>
        <w:top w:val="none" w:sz="0" w:space="0" w:color="auto"/>
        <w:left w:val="none" w:sz="0" w:space="0" w:color="auto"/>
        <w:bottom w:val="none" w:sz="0" w:space="0" w:color="auto"/>
        <w:right w:val="none" w:sz="0" w:space="0" w:color="auto"/>
      </w:divBdr>
      <w:divsChild>
        <w:div w:id="525604376">
          <w:marLeft w:val="0"/>
          <w:marRight w:val="0"/>
          <w:marTop w:val="0"/>
          <w:marBottom w:val="0"/>
          <w:divBdr>
            <w:top w:val="none" w:sz="0" w:space="0" w:color="auto"/>
            <w:left w:val="none" w:sz="0" w:space="0" w:color="auto"/>
            <w:bottom w:val="none" w:sz="0" w:space="0" w:color="auto"/>
            <w:right w:val="none" w:sz="0" w:space="0" w:color="auto"/>
          </w:divBdr>
          <w:divsChild>
            <w:div w:id="1854955971">
              <w:marLeft w:val="0"/>
              <w:marRight w:val="0"/>
              <w:marTop w:val="0"/>
              <w:marBottom w:val="0"/>
              <w:divBdr>
                <w:top w:val="none" w:sz="0" w:space="0" w:color="auto"/>
                <w:left w:val="none" w:sz="0" w:space="0" w:color="auto"/>
                <w:bottom w:val="none" w:sz="0" w:space="0" w:color="auto"/>
                <w:right w:val="none" w:sz="0" w:space="0" w:color="auto"/>
              </w:divBdr>
              <w:divsChild>
                <w:div w:id="1265461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301354">
      <w:bodyDiv w:val="1"/>
      <w:marLeft w:val="0"/>
      <w:marRight w:val="0"/>
      <w:marTop w:val="0"/>
      <w:marBottom w:val="0"/>
      <w:divBdr>
        <w:top w:val="none" w:sz="0" w:space="0" w:color="auto"/>
        <w:left w:val="none" w:sz="0" w:space="0" w:color="auto"/>
        <w:bottom w:val="none" w:sz="0" w:space="0" w:color="auto"/>
        <w:right w:val="none" w:sz="0" w:space="0" w:color="auto"/>
      </w:divBdr>
    </w:div>
    <w:div w:id="697203246">
      <w:bodyDiv w:val="1"/>
      <w:marLeft w:val="0"/>
      <w:marRight w:val="0"/>
      <w:marTop w:val="0"/>
      <w:marBottom w:val="0"/>
      <w:divBdr>
        <w:top w:val="none" w:sz="0" w:space="0" w:color="auto"/>
        <w:left w:val="none" w:sz="0" w:space="0" w:color="auto"/>
        <w:bottom w:val="none" w:sz="0" w:space="0" w:color="auto"/>
        <w:right w:val="none" w:sz="0" w:space="0" w:color="auto"/>
      </w:divBdr>
      <w:divsChild>
        <w:div w:id="1558973538">
          <w:marLeft w:val="0"/>
          <w:marRight w:val="0"/>
          <w:marTop w:val="0"/>
          <w:marBottom w:val="0"/>
          <w:divBdr>
            <w:top w:val="none" w:sz="0" w:space="0" w:color="auto"/>
            <w:left w:val="none" w:sz="0" w:space="0" w:color="auto"/>
            <w:bottom w:val="none" w:sz="0" w:space="0" w:color="auto"/>
            <w:right w:val="none" w:sz="0" w:space="0" w:color="auto"/>
          </w:divBdr>
          <w:divsChild>
            <w:div w:id="1051534181">
              <w:marLeft w:val="0"/>
              <w:marRight w:val="0"/>
              <w:marTop w:val="0"/>
              <w:marBottom w:val="0"/>
              <w:divBdr>
                <w:top w:val="none" w:sz="0" w:space="0" w:color="auto"/>
                <w:left w:val="none" w:sz="0" w:space="0" w:color="auto"/>
                <w:bottom w:val="none" w:sz="0" w:space="0" w:color="auto"/>
                <w:right w:val="none" w:sz="0" w:space="0" w:color="auto"/>
              </w:divBdr>
              <w:divsChild>
                <w:div w:id="1671323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0858736">
      <w:bodyDiv w:val="1"/>
      <w:marLeft w:val="0"/>
      <w:marRight w:val="0"/>
      <w:marTop w:val="0"/>
      <w:marBottom w:val="0"/>
      <w:divBdr>
        <w:top w:val="none" w:sz="0" w:space="0" w:color="auto"/>
        <w:left w:val="none" w:sz="0" w:space="0" w:color="auto"/>
        <w:bottom w:val="none" w:sz="0" w:space="0" w:color="auto"/>
        <w:right w:val="none" w:sz="0" w:space="0" w:color="auto"/>
      </w:divBdr>
    </w:div>
    <w:div w:id="835150146">
      <w:bodyDiv w:val="1"/>
      <w:marLeft w:val="0"/>
      <w:marRight w:val="0"/>
      <w:marTop w:val="0"/>
      <w:marBottom w:val="0"/>
      <w:divBdr>
        <w:top w:val="none" w:sz="0" w:space="0" w:color="auto"/>
        <w:left w:val="none" w:sz="0" w:space="0" w:color="auto"/>
        <w:bottom w:val="none" w:sz="0" w:space="0" w:color="auto"/>
        <w:right w:val="none" w:sz="0" w:space="0" w:color="auto"/>
      </w:divBdr>
    </w:div>
    <w:div w:id="1094522126">
      <w:bodyDiv w:val="1"/>
      <w:marLeft w:val="0"/>
      <w:marRight w:val="0"/>
      <w:marTop w:val="0"/>
      <w:marBottom w:val="0"/>
      <w:divBdr>
        <w:top w:val="none" w:sz="0" w:space="0" w:color="auto"/>
        <w:left w:val="none" w:sz="0" w:space="0" w:color="auto"/>
        <w:bottom w:val="none" w:sz="0" w:space="0" w:color="auto"/>
        <w:right w:val="none" w:sz="0" w:space="0" w:color="auto"/>
      </w:divBdr>
    </w:div>
    <w:div w:id="1110736253">
      <w:bodyDiv w:val="1"/>
      <w:marLeft w:val="0"/>
      <w:marRight w:val="0"/>
      <w:marTop w:val="0"/>
      <w:marBottom w:val="0"/>
      <w:divBdr>
        <w:top w:val="none" w:sz="0" w:space="0" w:color="auto"/>
        <w:left w:val="none" w:sz="0" w:space="0" w:color="auto"/>
        <w:bottom w:val="none" w:sz="0" w:space="0" w:color="auto"/>
        <w:right w:val="none" w:sz="0" w:space="0" w:color="auto"/>
      </w:divBdr>
    </w:div>
    <w:div w:id="1134176033">
      <w:bodyDiv w:val="1"/>
      <w:marLeft w:val="0"/>
      <w:marRight w:val="0"/>
      <w:marTop w:val="0"/>
      <w:marBottom w:val="0"/>
      <w:divBdr>
        <w:top w:val="none" w:sz="0" w:space="0" w:color="auto"/>
        <w:left w:val="none" w:sz="0" w:space="0" w:color="auto"/>
        <w:bottom w:val="none" w:sz="0" w:space="0" w:color="auto"/>
        <w:right w:val="none" w:sz="0" w:space="0" w:color="auto"/>
      </w:divBdr>
      <w:divsChild>
        <w:div w:id="2016615564">
          <w:marLeft w:val="0"/>
          <w:marRight w:val="0"/>
          <w:marTop w:val="0"/>
          <w:marBottom w:val="0"/>
          <w:divBdr>
            <w:top w:val="none" w:sz="0" w:space="0" w:color="auto"/>
            <w:left w:val="none" w:sz="0" w:space="0" w:color="auto"/>
            <w:bottom w:val="none" w:sz="0" w:space="0" w:color="auto"/>
            <w:right w:val="none" w:sz="0" w:space="0" w:color="auto"/>
          </w:divBdr>
          <w:divsChild>
            <w:div w:id="1281838562">
              <w:marLeft w:val="0"/>
              <w:marRight w:val="0"/>
              <w:marTop w:val="0"/>
              <w:marBottom w:val="0"/>
              <w:divBdr>
                <w:top w:val="none" w:sz="0" w:space="0" w:color="auto"/>
                <w:left w:val="none" w:sz="0" w:space="0" w:color="auto"/>
                <w:bottom w:val="none" w:sz="0" w:space="0" w:color="auto"/>
                <w:right w:val="none" w:sz="0" w:space="0" w:color="auto"/>
              </w:divBdr>
              <w:divsChild>
                <w:div w:id="851994813">
                  <w:marLeft w:val="0"/>
                  <w:marRight w:val="0"/>
                  <w:marTop w:val="0"/>
                  <w:marBottom w:val="0"/>
                  <w:divBdr>
                    <w:top w:val="none" w:sz="0" w:space="0" w:color="auto"/>
                    <w:left w:val="none" w:sz="0" w:space="0" w:color="auto"/>
                    <w:bottom w:val="none" w:sz="0" w:space="0" w:color="auto"/>
                    <w:right w:val="none" w:sz="0" w:space="0" w:color="auto"/>
                  </w:divBdr>
                  <w:divsChild>
                    <w:div w:id="44184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5732647">
      <w:bodyDiv w:val="1"/>
      <w:marLeft w:val="0"/>
      <w:marRight w:val="0"/>
      <w:marTop w:val="0"/>
      <w:marBottom w:val="0"/>
      <w:divBdr>
        <w:top w:val="none" w:sz="0" w:space="0" w:color="auto"/>
        <w:left w:val="none" w:sz="0" w:space="0" w:color="auto"/>
        <w:bottom w:val="none" w:sz="0" w:space="0" w:color="auto"/>
        <w:right w:val="none" w:sz="0" w:space="0" w:color="auto"/>
      </w:divBdr>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microsoft.com/office/2011/relationships/people" Target="people.xml"/><Relationship Id="rId21" Type="http://schemas.microsoft.com/office/2011/relationships/commentsExtended" Target="commentsExtended.xml"/><Relationship Id="rId22" Type="http://schemas.microsoft.com/office/2016/09/relationships/commentsIds" Target="commentsIds.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3.xml"/><Relationship Id="rId17" Type="http://schemas.openxmlformats.org/officeDocument/2006/relationships/footer" Target="footer4.xm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CA0F2F68-0F41-444C-8BB8-EF69B73538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6</Pages>
  <Words>15388</Words>
  <Characters>81561</Characters>
  <Application>Microsoft Macintosh Word</Application>
  <DocSecurity>0</DocSecurity>
  <Lines>679</Lines>
  <Paragraphs>193</Paragraphs>
  <ScaleCrop>false</ScaleCrop>
  <Company>Stockholms universitetsbibliotek</Company>
  <LinksUpToDate>false</LinksUpToDate>
  <CharactersWithSpaces>967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3</cp:revision>
  <cp:lastPrinted>2019-01-23T07:13:00Z</cp:lastPrinted>
  <dcterms:created xsi:type="dcterms:W3CDTF">2019-01-23T07:13:00Z</dcterms:created>
  <dcterms:modified xsi:type="dcterms:W3CDTF">2019-01-23T07:2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60"&gt;&lt;session id="6CUY4u4Q"/&gt;&lt;style id="http://www.zotero.org/styles/apa" locale="en-US" hasBibliography="1" bibliographyStyleHasBeenSet="1"/&gt;&lt;prefs&gt;&lt;pref name="fieldType" value="Field"/&gt;&lt;pref name="automaticJourn</vt:lpwstr>
  </property>
  <property fmtid="{D5CDD505-2E9C-101B-9397-08002B2CF9AE}" pid="10" name="ZOTERO_PREF_2">
    <vt:lpwstr>alAbbreviations" value="true"/&gt;&lt;pref name="delayCitationUpdates" value="true"/&gt;&lt;pref name="dontAskDelayCitationUpdates" value="true"/&gt;&lt;/prefs&gt;&lt;/data&gt;</vt:lpwstr>
  </property>
</Properties>
</file>